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0E1D42" w14:textId="276BD116" w:rsidR="00172803" w:rsidRDefault="002B6589" w:rsidP="00CB08A9">
      <w:pPr>
        <w:widowControl w:val="0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1 Appendix</w:t>
      </w:r>
      <w:r w:rsidR="00172803">
        <w:rPr>
          <w:rFonts w:ascii="Times New Roman" w:hAnsi="Times New Roman" w:cs="Times New Roman"/>
        </w:rPr>
        <w:t xml:space="preserve"> for:</w:t>
      </w:r>
    </w:p>
    <w:p w14:paraId="5C095CFC" w14:textId="77777777" w:rsidR="00CB08A9" w:rsidRPr="00CB08A9" w:rsidRDefault="00CB08A9" w:rsidP="00CB08A9">
      <w:pPr>
        <w:widowControl w:val="0"/>
        <w:spacing w:line="480" w:lineRule="auto"/>
        <w:rPr>
          <w:rFonts w:ascii="Times New Roman" w:hAnsi="Times New Roman" w:cs="Times New Roman"/>
        </w:rPr>
      </w:pPr>
      <w:r w:rsidRPr="00CB08A9">
        <w:rPr>
          <w:rFonts w:ascii="Times New Roman" w:hAnsi="Times New Roman" w:cs="Times New Roman"/>
        </w:rPr>
        <w:t>Avian binocular vision: it’s not just about what birds can see, it’s also about what they can’t</w:t>
      </w:r>
    </w:p>
    <w:p w14:paraId="6E411838" w14:textId="02B3F20D" w:rsidR="00CB08A9" w:rsidRPr="00CB08A9" w:rsidRDefault="00DD5399" w:rsidP="00CB08A9">
      <w:pPr>
        <w:widowControl w:val="0"/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PLo</w:t>
      </w:r>
      <w:r w:rsidR="00071433">
        <w:rPr>
          <w:rFonts w:ascii="Times New Roman" w:hAnsi="Times New Roman" w:cs="Times New Roman"/>
          <w:i/>
        </w:rPr>
        <w:t>S One</w:t>
      </w:r>
    </w:p>
    <w:p w14:paraId="2525E8F5" w14:textId="77777777" w:rsidR="00CB08A9" w:rsidRPr="00CB08A9" w:rsidRDefault="00CB08A9" w:rsidP="00CB08A9">
      <w:pPr>
        <w:widowControl w:val="0"/>
        <w:spacing w:line="480" w:lineRule="auto"/>
        <w:rPr>
          <w:rFonts w:ascii="Times New Roman" w:hAnsi="Times New Roman" w:cs="Times New Roman"/>
        </w:rPr>
      </w:pPr>
      <w:r w:rsidRPr="00CB08A9">
        <w:rPr>
          <w:rFonts w:ascii="Times New Roman" w:hAnsi="Times New Roman" w:cs="Times New Roman"/>
        </w:rPr>
        <w:t>Luke P. Tyrrell</w:t>
      </w:r>
      <w:r w:rsidRPr="00CB08A9">
        <w:rPr>
          <w:rFonts w:ascii="Times New Roman" w:hAnsi="Times New Roman" w:cs="Times New Roman"/>
          <w:vertAlign w:val="superscript"/>
        </w:rPr>
        <w:t>1,2</w:t>
      </w:r>
      <w:r w:rsidRPr="00CB08A9">
        <w:rPr>
          <w:rFonts w:ascii="Times New Roman" w:hAnsi="Times New Roman" w:cs="Times New Roman"/>
        </w:rPr>
        <w:t xml:space="preserve"> &amp; Esteban Fernández-Juricic</w:t>
      </w:r>
      <w:r w:rsidRPr="00CB08A9">
        <w:rPr>
          <w:rFonts w:ascii="Times New Roman" w:hAnsi="Times New Roman" w:cs="Times New Roman"/>
          <w:vertAlign w:val="superscript"/>
        </w:rPr>
        <w:t>1</w:t>
      </w:r>
    </w:p>
    <w:p w14:paraId="3A66CAAF" w14:textId="77777777" w:rsidR="00CB08A9" w:rsidRPr="00CB08A9" w:rsidRDefault="00CB08A9" w:rsidP="00CB08A9">
      <w:pPr>
        <w:widowControl w:val="0"/>
        <w:spacing w:line="480" w:lineRule="auto"/>
        <w:rPr>
          <w:rFonts w:ascii="Times New Roman" w:hAnsi="Times New Roman" w:cs="Times New Roman"/>
        </w:rPr>
      </w:pPr>
      <w:r w:rsidRPr="00CB08A9">
        <w:rPr>
          <w:rFonts w:ascii="Times New Roman" w:hAnsi="Times New Roman" w:cs="Times New Roman"/>
          <w:vertAlign w:val="superscript"/>
        </w:rPr>
        <w:t xml:space="preserve">1 </w:t>
      </w:r>
      <w:r w:rsidRPr="00CB08A9">
        <w:rPr>
          <w:rFonts w:ascii="Times New Roman" w:hAnsi="Times New Roman" w:cs="Times New Roman"/>
        </w:rPr>
        <w:t>Purdue University, Department of Biological Sciences, 915 W. State St. West Lafayette, IN 47904</w:t>
      </w:r>
    </w:p>
    <w:p w14:paraId="0AB51EF0" w14:textId="5054827D" w:rsidR="00BB78D6" w:rsidRPr="00071433" w:rsidRDefault="00CB08A9" w:rsidP="00071433">
      <w:pPr>
        <w:widowControl w:val="0"/>
        <w:spacing w:line="480" w:lineRule="auto"/>
        <w:rPr>
          <w:rFonts w:ascii="Times New Roman" w:hAnsi="Times New Roman" w:cs="Times New Roman"/>
        </w:rPr>
        <w:sectPr w:rsidR="00BB78D6" w:rsidRPr="00071433" w:rsidSect="00D04D0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CB08A9">
        <w:rPr>
          <w:rFonts w:ascii="Times New Roman" w:hAnsi="Times New Roman" w:cs="Times New Roman"/>
          <w:vertAlign w:val="superscript"/>
        </w:rPr>
        <w:t>2</w:t>
      </w:r>
      <w:r w:rsidRPr="00CB08A9">
        <w:rPr>
          <w:rFonts w:ascii="Times New Roman" w:hAnsi="Times New Roman" w:cs="Times New Roman"/>
        </w:rPr>
        <w:t xml:space="preserve"> Corresponding author: ltyrrell@purdue.edu</w:t>
      </w:r>
    </w:p>
    <w:tbl>
      <w:tblPr>
        <w:tblW w:w="1297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815"/>
        <w:gridCol w:w="2132"/>
        <w:gridCol w:w="734"/>
        <w:gridCol w:w="290"/>
        <w:gridCol w:w="804"/>
        <w:gridCol w:w="990"/>
        <w:gridCol w:w="990"/>
        <w:gridCol w:w="990"/>
        <w:gridCol w:w="810"/>
        <w:gridCol w:w="990"/>
        <w:gridCol w:w="900"/>
        <w:gridCol w:w="900"/>
        <w:gridCol w:w="630"/>
      </w:tblGrid>
      <w:tr w:rsidR="00071433" w:rsidRPr="00242FF6" w14:paraId="030D2C4E" w14:textId="77777777" w:rsidTr="00071433">
        <w:trPr>
          <w:trHeight w:val="600"/>
        </w:trPr>
        <w:tc>
          <w:tcPr>
            <w:tcW w:w="1815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DF704C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lastRenderedPageBreak/>
              <w:t>Common Name</w:t>
            </w:r>
          </w:p>
        </w:tc>
        <w:tc>
          <w:tcPr>
            <w:tcW w:w="2132" w:type="dxa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3C0CA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Latin Name</w:t>
            </w:r>
          </w:p>
        </w:tc>
        <w:tc>
          <w:tcPr>
            <w:tcW w:w="734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67F38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Foraging group</w:t>
            </w:r>
          </w:p>
        </w:tc>
        <w:tc>
          <w:tcPr>
            <w:tcW w:w="29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F65C7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n</w:t>
            </w:r>
          </w:p>
        </w:tc>
        <w:tc>
          <w:tcPr>
            <w:tcW w:w="804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46BDBE" w14:textId="1281B087" w:rsidR="00242FF6" w:rsidRPr="00242FF6" w:rsidRDefault="00071433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B</w:t>
            </w:r>
            <w:r w:rsidR="00242FF6"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inocular width</w:t>
            </w:r>
          </w:p>
        </w:tc>
        <w:tc>
          <w:tcPr>
            <w:tcW w:w="99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E9F17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Standardized ABAL</w:t>
            </w:r>
          </w:p>
        </w:tc>
        <w:tc>
          <w:tcPr>
            <w:tcW w:w="99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E090E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Standardized blind gap</w:t>
            </w:r>
          </w:p>
        </w:tc>
        <w:tc>
          <w:tcPr>
            <w:tcW w:w="99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24F79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Standardized beak length</w:t>
            </w:r>
          </w:p>
        </w:tc>
        <w:tc>
          <w:tcPr>
            <w:tcW w:w="81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3B42B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Resting binocular width</w:t>
            </w:r>
          </w:p>
        </w:tc>
        <w:tc>
          <w:tcPr>
            <w:tcW w:w="99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7BE8D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Standardized blind gap with eyes at rest</w:t>
            </w:r>
          </w:p>
        </w:tc>
        <w:tc>
          <w:tcPr>
            <w:tcW w:w="90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A0241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Distance from focal point to beak tip</w:t>
            </w:r>
          </w:p>
        </w:tc>
        <w:tc>
          <w:tcPr>
            <w:tcW w:w="90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96008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Internodal distance</w:t>
            </w:r>
          </w:p>
        </w:tc>
        <w:tc>
          <w:tcPr>
            <w:tcW w:w="63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9F9B1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14"/>
                <w:szCs w:val="14"/>
              </w:rPr>
              <w:t>Skull width</w:t>
            </w:r>
          </w:p>
        </w:tc>
      </w:tr>
      <w:tr w:rsidR="00071433" w:rsidRPr="00242FF6" w14:paraId="63D8268B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B695E3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Coopers Hawk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045122F5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Accipiter cooperii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7B6BE7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rap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8B67EB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C278933" w14:textId="1D5CD9EA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</w:t>
            </w:r>
            <w:r w:rsidR="00F57F54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u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3C719D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7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837C67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6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EC5B04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5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1076C1B" w14:textId="5C505416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u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4CB0E0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6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CE590D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3.8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DF326D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3.8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4267EB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3.04</w:t>
            </w:r>
          </w:p>
        </w:tc>
      </w:tr>
      <w:tr w:rsidR="00071433" w:rsidRPr="00242FF6" w14:paraId="045C3572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B8A32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Northern Shoveler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188F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Anas clypeat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1303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tactile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4AEA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D7811" w14:textId="0E209896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</w:t>
            </w:r>
            <w:r w:rsidR="00F57F54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3E28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4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5C09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9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A243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6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C3722" w14:textId="10B6C6E8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BF56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9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3743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92.1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F755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3.6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49BD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1.25</w:t>
            </w:r>
          </w:p>
        </w:tc>
      </w:tr>
      <w:tr w:rsidR="00071433" w:rsidRPr="00242FF6" w14:paraId="02FF07B0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07B06D1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Eurasian Wigeon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6AC166C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Anas penelope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891AF6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801B4B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47F9FB5" w14:textId="138A7D46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6</w:t>
            </w:r>
            <w:r w:rsidR="00F57F54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F1ED5E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0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D01792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6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C92A74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3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1278F1B" w14:textId="4EF96FDF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6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5A9C98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6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DA4841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4.2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B6CA74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3.5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25ADDE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.17</w:t>
            </w:r>
          </w:p>
        </w:tc>
      </w:tr>
      <w:tr w:rsidR="00071433" w:rsidRPr="00242FF6" w14:paraId="498F4C4F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6A396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Mallard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E7143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Anas platyrhyncho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BD18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tactile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2DDF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AE0EA" w14:textId="42F4A48C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</w:t>
            </w:r>
            <w:r w:rsidR="00F57F54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h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35F1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.3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3559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3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734B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7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ED097" w14:textId="5245A3B0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h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4DE7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82CA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6.5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5512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7.2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6A97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8.13</w:t>
            </w:r>
          </w:p>
        </w:tc>
      </w:tr>
      <w:tr w:rsidR="00071433" w:rsidRPr="00242FF6" w14:paraId="4F6F3109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96F60FF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Squacco Heron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60E8D87F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Ardeola ralloide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FC6736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B4511A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3C2FD1A" w14:textId="5229C380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8.5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A74823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3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2B48BE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9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36772B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.3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2A96606" w14:textId="54A5836F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0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7BBB1D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6A2981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6.4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6B278E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.32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7D55D7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0.20</w:t>
            </w:r>
          </w:p>
        </w:tc>
      </w:tr>
      <w:tr w:rsidR="00071433" w:rsidRPr="00242FF6" w14:paraId="4D12D589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916E2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Tufted Titmouse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FDC88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Baeolophus bicolor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C0DC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9198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53DAA" w14:textId="273DED81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8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B72A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3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97C7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6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8528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6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3879F" w14:textId="6CB013C3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3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6B28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BE81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.8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3AEA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.7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FC63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.73</w:t>
            </w:r>
          </w:p>
        </w:tc>
      </w:tr>
      <w:tr w:rsidR="00071433" w:rsidRPr="00242FF6" w14:paraId="1028D3EA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696C827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Cattle Egret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418962C6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Bubulcus ibi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E9F214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9CC17A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5B4355D" w14:textId="0DCD25D7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.5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D70068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8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DB654E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2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6E4448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0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E253593" w14:textId="39F302E5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0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485160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9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0AAEB4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3.4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810C96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7.16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70A45E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3.67</w:t>
            </w:r>
          </w:p>
        </w:tc>
      </w:tr>
      <w:tr w:rsidR="00071433" w:rsidRPr="00242FF6" w14:paraId="24D60B02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66A70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Red-tailed Hawk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E0787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Buteo jamaicensi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3B2C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rap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DD22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52BC3" w14:textId="3E59589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8</w:t>
            </w:r>
            <w:r w:rsidR="00F57F54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u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CDE1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8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1C53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6CDA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4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C6C3D" w14:textId="3AC2EA20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8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u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1419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D369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1.5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4DDE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9.9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1E1F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0.70</w:t>
            </w:r>
          </w:p>
        </w:tc>
      </w:tr>
      <w:tr w:rsidR="00071433" w:rsidRPr="00242FF6" w14:paraId="0859C290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2711C80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Short-toed Snake Eagle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085F2D00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ircaetus gallicu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64E0BF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rap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B2D56E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56B856D" w14:textId="62BFDF4A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8EA989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4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AEBB0B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5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EE7459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4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9661F27" w14:textId="629CACC8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DC5FED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5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FCDAE7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2.5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0AA953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2.8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B2A7F1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6.03</w:t>
            </w:r>
          </w:p>
        </w:tc>
      </w:tr>
      <w:tr w:rsidR="00071433" w:rsidRPr="00242FF6" w14:paraId="03FFE6B8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9CCC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Rock Pigeon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2C10C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olumba livi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4A47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6C23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5DFBF" w14:textId="75E60D58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8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r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5707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5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8430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0F79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1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6C8E7" w14:textId="2F9D68B9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9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r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5FB1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5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F866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3.3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371A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4.5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C373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9.09</w:t>
            </w:r>
          </w:p>
        </w:tc>
      </w:tr>
      <w:tr w:rsidR="00071433" w:rsidRPr="00242FF6" w14:paraId="151D48E8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B42E63B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ied C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20872C0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orvus albu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CB1B54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884974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1AC25AF" w14:textId="159AE5A7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0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42E687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2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36A786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69A7CE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1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FB5C609" w14:textId="44C7428B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B7B429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.0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2B6E73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3.2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DCFDCB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6.67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A539F9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0.00</w:t>
            </w:r>
          </w:p>
        </w:tc>
      </w:tr>
      <w:tr w:rsidR="00071433" w:rsidRPr="00242FF6" w14:paraId="6B9CC6BC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2ADD9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American C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40ED5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orvus brachyrhyncho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9F9A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AD09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0D366" w14:textId="7268F4BB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1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b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ABFC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C195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9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44B6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2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EC9B3" w14:textId="2B50B753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7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b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CB2D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8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5C1A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7.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27AC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.4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C379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7.23</w:t>
            </w:r>
          </w:p>
        </w:tc>
      </w:tr>
      <w:tr w:rsidR="00071433" w:rsidRPr="00242FF6" w14:paraId="10CB570F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8810D4F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Common Raven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09E88903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orvus corax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8DCEE9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EB8E62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6631A59" w14:textId="3F81AB8F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4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2F6A58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0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B399DD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7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C68FA8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3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25EF696" w14:textId="5295A30C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9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026BC8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91B26F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2.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1B293E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9.15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AE07A9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7.67</w:t>
            </w:r>
          </w:p>
        </w:tc>
      </w:tr>
      <w:tr w:rsidR="00071433" w:rsidRPr="00242FF6" w14:paraId="228C8C7B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7A573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Carrion C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32629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orvus corone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BD6A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588E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1B20C" w14:textId="6C9F7014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9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8760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1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524E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50EB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2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1DAFF" w14:textId="519CF087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1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B26A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7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7A3F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6.1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A5B3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.4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A9CC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6.85</w:t>
            </w:r>
          </w:p>
        </w:tc>
      </w:tr>
      <w:tr w:rsidR="00071433" w:rsidRPr="00242FF6" w14:paraId="48C604BC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4F6019C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Rook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6CA8769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orvus frugilegu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5DB670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D0CA3C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8F4E005" w14:textId="3B9B9505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2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542CC8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1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EAE018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4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47E979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1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78AC1D2" w14:textId="0CC45DD6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3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13A44B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3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36B1FD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5.2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FB20CA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.25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C9CDC8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4.46</w:t>
            </w:r>
          </w:p>
        </w:tc>
      </w:tr>
      <w:tr w:rsidR="00071433" w:rsidRPr="00242FF6" w14:paraId="62DA0D49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06F45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Jackda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99523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orvus monedul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B4F4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D68C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887A9" w14:textId="5AB0AE11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0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9262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A66A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4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0505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9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6B3E7" w14:textId="645098B5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09BC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2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4184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6.3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320A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7.5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757A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9.46</w:t>
            </w:r>
          </w:p>
        </w:tc>
      </w:tr>
      <w:tr w:rsidR="00071433" w:rsidRPr="00242FF6" w14:paraId="340C00A3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23C9A23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New Caledonian C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49F20AC7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Corvus moneduloide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5945AD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76EEA0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51550FB" w14:textId="4712A66E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0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DD094B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5E6CB3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20DB09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6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23BE3D4" w14:textId="02FF39EA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4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v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E9FE91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5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7BF317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5.9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CD88B1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4.5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A5D302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5.44</w:t>
            </w:r>
          </w:p>
        </w:tc>
      </w:tr>
      <w:tr w:rsidR="00071433" w:rsidRPr="00242FF6" w14:paraId="6BAFC07F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12BDB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American Kestrel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C44B4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Falco sparveriu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4868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rap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AD54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49042" w14:textId="3187A526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u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F05C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7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E4A7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A70A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4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142FC" w14:textId="145D778A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u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3A8D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1448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.8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DE12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6.67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287C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.29</w:t>
            </w:r>
          </w:p>
        </w:tc>
      </w:tr>
      <w:tr w:rsidR="00071433" w:rsidRPr="00242FF6" w14:paraId="32822DD4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078B4DB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Dark-eyed Junco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41BF24FA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Junco hyemali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CFA687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D87127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1DC72FE" w14:textId="3BD77ED1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2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134353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4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AEB637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8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35495B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EFF74A1" w14:textId="60BF9F15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6</w:t>
            </w:r>
            <w:r w:rsidR="00CB58E7" w:rsidRP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92A095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4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CB5726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9.6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7F28F7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.66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F75BA8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.16</w:t>
            </w:r>
          </w:p>
        </w:tc>
      </w:tr>
      <w:tr w:rsidR="00071433" w:rsidRPr="00242FF6" w14:paraId="6146A86F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4F4DB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ink-eared Duck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26367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Malacorhynchus membranaceu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C4B3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tactile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DA2D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CFEAC" w14:textId="5528F3DD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k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3144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4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CE08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F3A0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6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19F85" w14:textId="3246D115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</w:t>
            </w:r>
            <w:r w:rsidR="00CB58E7" w:rsidRP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k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172A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8597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9.3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E150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.06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9C13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7.56</w:t>
            </w:r>
          </w:p>
        </w:tc>
      </w:tr>
      <w:tr w:rsidR="00071433" w:rsidRPr="00242FF6" w14:paraId="62E01BCB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EB88669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Song Spar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38094D0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Melospiza melodi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7DDBC9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098068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33E580F" w14:textId="1F203A42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9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9C4FF2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6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57D74D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6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8F8A86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7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662910E" w14:textId="61CFCE0C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8</w:t>
            </w:r>
            <w:r w:rsidR="00CB58E7" w:rsidRP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E637AB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4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966790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0.5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B3E834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9.6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83FCE7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.75</w:t>
            </w:r>
          </w:p>
        </w:tc>
      </w:tr>
      <w:tr w:rsidR="00071433" w:rsidRPr="00242FF6" w14:paraId="4DA463FC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72AEA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Black-crowned Night Heron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629A0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Nycticorax nycticorax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7B81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D2EF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F2B1E" w14:textId="541F1A0B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e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60DF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8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398E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E72C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0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6C682" w14:textId="7C207DC5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3</w:t>
            </w:r>
            <w:r w:rsidR="00CB58E7" w:rsidRP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e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A779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ABA3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09.8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5B79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6.3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0713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6.58</w:t>
            </w:r>
          </w:p>
        </w:tc>
      </w:tr>
      <w:tr w:rsidR="00071433" w:rsidRPr="00242FF6" w14:paraId="5B7D3436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69C90F1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Carolina Chickadee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2F713196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Parus carolinensi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4881EA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50C103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AD6958D" w14:textId="483708D7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6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53402F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3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7626ED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6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641D41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6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67153FD" w14:textId="0585DF7D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1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4AFD32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3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844222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2.3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8DF521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.2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A5C217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2.80</w:t>
            </w:r>
          </w:p>
        </w:tc>
      </w:tr>
      <w:tr w:rsidR="00071433" w:rsidRPr="00242FF6" w14:paraId="2FF2B92A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8F539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Great Cormorant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48458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Phalacrocorax carbo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5E88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6649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E2E74" w14:textId="025AE8B7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q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8EF0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5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7E0E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5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BB83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2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6D598" w14:textId="7BDB67B1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3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q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D0A3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E1D0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94.7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C53B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0.1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523F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0.94</w:t>
            </w:r>
          </w:p>
        </w:tc>
      </w:tr>
      <w:tr w:rsidR="00071433" w:rsidRPr="00242FF6" w14:paraId="3C5B54F0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DB65DB2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Lesser Flamingo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28353C8C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Phoeniconaias minor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D609A4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tactile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E0A8FD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63C4DD3" w14:textId="749E6854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j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28245A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.3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AB72C1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7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023B4C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.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4DA9C71" w14:textId="2B25F4BA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j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1B081B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7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B6CAA6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14.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2D1633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9.2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5D736B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.79</w:t>
            </w:r>
          </w:p>
        </w:tc>
      </w:tr>
      <w:tr w:rsidR="00071433" w:rsidRPr="00242FF6" w14:paraId="282F330E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64D16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Eastern Towhee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80CE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Pipilo erythrophthalmu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4A1F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6273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C5D74" w14:textId="7C155307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7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9DC2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5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F495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8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D569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08DDF" w14:textId="6A2A4E1F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7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F466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CC59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4.8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44EF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2.3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5A31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8.90</w:t>
            </w:r>
          </w:p>
        </w:tc>
      </w:tr>
      <w:tr w:rsidR="00071433" w:rsidRPr="00242FF6" w14:paraId="341F4AFE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5C65775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European Golden Plover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15160643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Pluvialis apricari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8FAFB4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F85A7F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5893672" w14:textId="591F35B1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2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p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BFAA87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.2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A1D395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4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E2D983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3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6357F7A" w14:textId="7403F132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2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p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D682AB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03B553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8.6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F411BA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4.5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FCF05D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1.18</w:t>
            </w:r>
          </w:p>
        </w:tc>
      </w:tr>
      <w:tr w:rsidR="00071433" w:rsidRPr="00242FF6" w14:paraId="35198997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CB5DC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Manx Shearwater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298C9E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Puffinus puffinu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45F1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1D3F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CC0C8" w14:textId="1D5BB4C6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i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C98A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5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8993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2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A409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9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E00B5" w14:textId="5649079E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6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i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DFDA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846E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5.4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5135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5.4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2C69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1.65</w:t>
            </w:r>
          </w:p>
        </w:tc>
      </w:tr>
      <w:tr w:rsidR="00071433" w:rsidRPr="00242FF6" w14:paraId="37082E67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FC02D90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Black Skimmer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7AA0C0A1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Rynchops niger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40AE01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tactile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043B91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1203598" w14:textId="6232D1DD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6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o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BB4CF5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3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2828B7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0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52CB4F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7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F280B34" w14:textId="4AB62D5C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6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o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E4293B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B28EA4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96.2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BB0A51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8.56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2BA7AD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8.65</w:t>
            </w:r>
          </w:p>
        </w:tc>
      </w:tr>
      <w:tr w:rsidR="00071433" w:rsidRPr="00242FF6" w14:paraId="1192EC46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8EF26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Black Phoebe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B5474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Sayornis nigrican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3C33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46C4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B613F" w14:textId="52AA057E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0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c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E8C3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9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6347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7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8415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3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FFE67" w14:textId="49F71104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2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c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F6DB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FE29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3.6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472A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9.45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03D0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3.58</w:t>
            </w:r>
          </w:p>
        </w:tc>
      </w:tr>
      <w:tr w:rsidR="00071433" w:rsidRPr="00242FF6" w14:paraId="34138E29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C7EF705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White-breasted Nuthatch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3DD7607F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Sitta carolinensi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A9DAE4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E33678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516A2EA" w14:textId="5FA1966D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5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074F02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5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12DFFD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3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CBC44E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2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DAD266E" w14:textId="2654A431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5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6A8229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1.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B44433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9.0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4D3639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.67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CA0135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.50</w:t>
            </w:r>
          </w:p>
        </w:tc>
      </w:tr>
      <w:tr w:rsidR="00071433" w:rsidRPr="00242FF6" w14:paraId="24A3C019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17749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American Tree Spar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A14CC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Spizella arbore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C918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7C37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22A10" w14:textId="5514C3C4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2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4510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7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5294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5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D30F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8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BE845" w14:textId="182BA832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8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A5A9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4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1025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9.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33D5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.6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40D0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4.33</w:t>
            </w:r>
          </w:p>
        </w:tc>
      </w:tr>
      <w:tr w:rsidR="00071433" w:rsidRPr="00242FF6" w14:paraId="3A19BA2E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90D45AA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Chipping Spar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4D3668A4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Spizella passerin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B594C4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BCFD41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F08A58A" w14:textId="18A70CD3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8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9C36CA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5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92D4F5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7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A49874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7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1D8BF36" w14:textId="5DE04913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8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32C4879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4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4E4F2D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7.1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E460F3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.9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0C3297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3.13</w:t>
            </w:r>
          </w:p>
        </w:tc>
      </w:tr>
      <w:tr w:rsidR="00071433" w:rsidRPr="00242FF6" w14:paraId="054A78CD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8404B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Field Spar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73EF5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Spizella pusill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7224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BFA5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03DBC" w14:textId="5BA3AD3A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7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D5CD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5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F949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6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39787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6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904DC" w14:textId="00603F9D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9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C5E8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490B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7.0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033D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8.3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2837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3.66</w:t>
            </w:r>
          </w:p>
        </w:tc>
      </w:tr>
      <w:tr w:rsidR="00071433" w:rsidRPr="00242FF6" w14:paraId="683CAEA7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50911B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Ostrich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17FA3B28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Struthio camelu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5BC298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E92CCA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0C218FA" w14:textId="31397B37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0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14527C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0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512F78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4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3AF86E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FD846D4" w14:textId="0775181F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0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722223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4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3873A5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18.9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5D736A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3.15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C58DDA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2.02</w:t>
            </w:r>
          </w:p>
        </w:tc>
      </w:tr>
      <w:tr w:rsidR="00071433" w:rsidRPr="00242FF6" w14:paraId="335F6FEA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52C15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Eastern Meadowlark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925A8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Sturnella magn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6539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2364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91AE2" w14:textId="0538AB1A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5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w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928D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7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FB62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8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C33B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1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9A245" w14:textId="322B0593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2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w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2E4E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5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4D98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3.1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9AE8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2.6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9BB3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0.71</w:t>
            </w:r>
          </w:p>
        </w:tc>
      </w:tr>
      <w:tr w:rsidR="00071433" w:rsidRPr="00242FF6" w14:paraId="1B6FE2A6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F553C7F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European Starling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33FEC1D5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Sturnus vulgari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4F5EDF3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5A65531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91EF737" w14:textId="6A08A7CF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4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g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3FEDE9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3ADDFA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9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06A0E9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3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FBE9989" w14:textId="3781B5FB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g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7E14FF1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68A61B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0.6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5D4171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1.2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486336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8.60</w:t>
            </w:r>
          </w:p>
        </w:tc>
      </w:tr>
      <w:tr w:rsidR="00071433" w:rsidRPr="00242FF6" w14:paraId="569B3BF8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6AC0F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Black-browed Albatross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3864D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Thalassarche melanophry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4236B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redator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FABD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04D7F" w14:textId="1A75D79E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2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9B45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6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73D3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8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49D9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5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E29DB" w14:textId="062F23C2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7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8906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9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86ABA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48.3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33AF5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7.3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9BD9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58.73</w:t>
            </w:r>
          </w:p>
        </w:tc>
      </w:tr>
      <w:tr w:rsidR="00071433" w:rsidRPr="00242FF6" w14:paraId="48A90A4B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C588B70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Mourning Dove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D9D9D9" w:fill="D9D9D9"/>
            <w:noWrap/>
            <w:vAlign w:val="center"/>
            <w:hideMark/>
          </w:tcPr>
          <w:p w14:paraId="0BEA0236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Zenaida macroura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B637FC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329A49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0F9B667C" w14:textId="691AA636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1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a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57B756A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.7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2F84E41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82F3DD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.0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7653C9F" w14:textId="597B82DF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9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a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31D38AD6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.9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1B81FCE0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5.7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4CEDBA3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1.2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center"/>
            <w:hideMark/>
          </w:tcPr>
          <w:p w14:paraId="6ECCFA3E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5.40</w:t>
            </w:r>
          </w:p>
        </w:tc>
      </w:tr>
      <w:tr w:rsidR="00071433" w:rsidRPr="00242FF6" w14:paraId="09F3F19A" w14:textId="77777777" w:rsidTr="00071433">
        <w:trPr>
          <w:trHeight w:val="200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CBD22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White-throated Sparrow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08BAE" w14:textId="77777777" w:rsidR="00242FF6" w:rsidRPr="00242FF6" w:rsidRDefault="00242FF6" w:rsidP="00242FF6">
            <w:pPr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i/>
                <w:iCs/>
                <w:color w:val="000000"/>
                <w:sz w:val="14"/>
                <w:szCs w:val="14"/>
              </w:rPr>
              <w:t>Zonotrichia albicollis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B733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pecking</w:t>
            </w:r>
          </w:p>
        </w:tc>
        <w:tc>
          <w:tcPr>
            <w:tcW w:w="2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0F3FC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CB197" w14:textId="3E6742AE" w:rsidR="00242FF6" w:rsidRPr="00A84BBD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47</w:t>
            </w:r>
            <w:r w:rsidR="00A84BBD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5935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7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183B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7A00F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0.6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43458" w14:textId="72588418" w:rsidR="00242FF6" w:rsidRPr="00CB58E7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39</w:t>
            </w:r>
            <w:r w:rsidR="00CB58E7">
              <w:rPr>
                <w:rFonts w:ascii="Calibri" w:eastAsia="Times New Roman" w:hAnsi="Calibri" w:cs="Times New Roman"/>
                <w:color w:val="000000"/>
                <w:sz w:val="14"/>
                <w:szCs w:val="14"/>
                <w:vertAlign w:val="superscript"/>
              </w:rPr>
              <w:t>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8F198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9194D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7.7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C8AF2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9.92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B3604" w14:textId="77777777" w:rsidR="00242FF6" w:rsidRPr="00242FF6" w:rsidRDefault="00242FF6" w:rsidP="00242FF6">
            <w:pPr>
              <w:jc w:val="center"/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</w:pPr>
            <w:r w:rsidRPr="00242FF6">
              <w:rPr>
                <w:rFonts w:ascii="Calibri" w:eastAsia="Times New Roman" w:hAnsi="Calibri" w:cs="Times New Roman"/>
                <w:color w:val="000000"/>
                <w:sz w:val="14"/>
                <w:szCs w:val="14"/>
              </w:rPr>
              <w:t>16.39</w:t>
            </w:r>
          </w:p>
        </w:tc>
      </w:tr>
    </w:tbl>
    <w:p w14:paraId="0358E282" w14:textId="6F52FD2A" w:rsidR="001259F5" w:rsidRDefault="00497B1E" w:rsidP="000806D8">
      <w:pPr>
        <w:rPr>
          <w:rFonts w:ascii="Times New Roman" w:hAnsi="Times New Roman"/>
          <w:sz w:val="16"/>
          <w:szCs w:val="16"/>
        </w:rPr>
        <w:sectPr w:rsidR="001259F5" w:rsidSect="004C2C89">
          <w:pgSz w:w="15840" w:h="12240" w:orient="landscape"/>
          <w:pgMar w:top="1368" w:right="1440" w:bottom="1368" w:left="1440" w:header="720" w:footer="720" w:gutter="0"/>
          <w:cols w:space="720"/>
          <w:docGrid w:linePitch="360"/>
        </w:sectPr>
      </w:pPr>
      <w:r w:rsidRPr="00497B1E">
        <w:rPr>
          <w:rFonts w:ascii="Times New Roman" w:hAnsi="Times New Roman"/>
          <w:b/>
          <w:sz w:val="16"/>
          <w:szCs w:val="16"/>
        </w:rPr>
        <w:t>S1 Table</w:t>
      </w:r>
      <w:r w:rsidR="00242FF6" w:rsidRPr="00497B1E">
        <w:rPr>
          <w:rFonts w:ascii="Times New Roman" w:hAnsi="Times New Roman"/>
          <w:b/>
          <w:sz w:val="16"/>
          <w:szCs w:val="16"/>
        </w:rPr>
        <w:t>.</w:t>
      </w:r>
      <w:r w:rsidR="00242FF6" w:rsidRPr="000806D8">
        <w:rPr>
          <w:rFonts w:ascii="Times New Roman" w:hAnsi="Times New Roman"/>
          <w:sz w:val="16"/>
          <w:szCs w:val="16"/>
        </w:rPr>
        <w:t xml:space="preserve"> Data table for the 40 species used in analyses. Units for binocular field widths are in degrees.</w:t>
      </w:r>
      <w:r w:rsidR="00071433">
        <w:rPr>
          <w:rFonts w:ascii="Times New Roman" w:hAnsi="Times New Roman"/>
          <w:sz w:val="16"/>
          <w:szCs w:val="16"/>
        </w:rPr>
        <w:t xml:space="preserve"> Unless specifically noted</w:t>
      </w:r>
      <w:r w:rsidR="00370DB0">
        <w:rPr>
          <w:rFonts w:ascii="Times New Roman" w:hAnsi="Times New Roman"/>
          <w:sz w:val="16"/>
          <w:szCs w:val="16"/>
        </w:rPr>
        <w:t>, values were calculated using converged binocular field widths.</w:t>
      </w:r>
      <w:r w:rsidR="00242FF6" w:rsidRPr="000806D8">
        <w:rPr>
          <w:rFonts w:ascii="Times New Roman" w:hAnsi="Times New Roman"/>
          <w:sz w:val="16"/>
          <w:szCs w:val="16"/>
        </w:rPr>
        <w:t xml:space="preserve"> Units for the distance from focal point to peak tip, internodal distance, and skull width are in mm. </w:t>
      </w:r>
      <w:r w:rsidR="000806D8" w:rsidRPr="000806D8">
        <w:rPr>
          <w:rFonts w:ascii="Times New Roman" w:hAnsi="Times New Roman"/>
          <w:sz w:val="16"/>
          <w:szCs w:val="16"/>
        </w:rPr>
        <w:t>Standardized parameters were divided by skull width to control for body size.</w:t>
      </w:r>
      <w:r w:rsidR="00E7281D">
        <w:rPr>
          <w:rFonts w:ascii="Times New Roman" w:hAnsi="Times New Roman"/>
          <w:sz w:val="16"/>
          <w:szCs w:val="16"/>
        </w:rPr>
        <w:t xml:space="preserve"> Negative values of standardized blind gap indicate the ability to see the beak tip and positive values indicate the inability to see the beak tip.</w:t>
      </w:r>
      <w:r w:rsidR="001259F5">
        <w:rPr>
          <w:rFonts w:ascii="Times New Roman" w:hAnsi="Times New Roman"/>
          <w:sz w:val="16"/>
          <w:szCs w:val="16"/>
        </w:rPr>
        <w:t xml:space="preserve"> </w:t>
      </w:r>
      <w:r w:rsidR="00CB471D">
        <w:rPr>
          <w:rFonts w:ascii="Times New Roman" w:hAnsi="Times New Roman"/>
          <w:sz w:val="16"/>
          <w:szCs w:val="16"/>
        </w:rPr>
        <w:t xml:space="preserve">If no resting binocular state was reported in the </w:t>
      </w:r>
      <w:r w:rsidR="00CB471D" w:rsidRPr="00CB471D">
        <w:rPr>
          <w:rFonts w:ascii="Times New Roman" w:hAnsi="Times New Roman" w:cs="Times New Roman"/>
          <w:sz w:val="16"/>
          <w:szCs w:val="16"/>
        </w:rPr>
        <w:t>literature, we calculated it as the extrapolated converged binocular – (0.33 * (extrapolated converged binocular – diverged binocular)) which is the proportion for starlings in Martin 1986</w:t>
      </w:r>
      <w:r w:rsidR="00CB471D">
        <w:rPr>
          <w:rFonts w:ascii="Times New Roman" w:hAnsi="Times New Roman" w:cs="Times New Roman"/>
          <w:sz w:val="16"/>
          <w:szCs w:val="16"/>
        </w:rPr>
        <w:t>.</w:t>
      </w:r>
    </w:p>
    <w:p w14:paraId="02BFE385" w14:textId="2571BF81" w:rsidR="00250D11" w:rsidRDefault="00250D11" w:rsidP="00CD47E3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>REFERENCES</w:t>
      </w:r>
      <w:r w:rsidR="00612723">
        <w:rPr>
          <w:rFonts w:ascii="Times New Roman" w:hAnsi="Times New Roman"/>
        </w:rPr>
        <w:t xml:space="preserve"> FOR SUPPLEMENTARY MATERIAL</w:t>
      </w:r>
    </w:p>
    <w:p w14:paraId="26CBF34B" w14:textId="1A124888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</w:rPr>
        <w:t xml:space="preserve">a. </w:t>
      </w:r>
      <w:r w:rsidR="00250D11" w:rsidRPr="00013C4E">
        <w:rPr>
          <w:rFonts w:ascii="Times New Roman" w:hAnsi="Times New Roman" w:cs="Times New Roman"/>
        </w:rPr>
        <w:fldChar w:fldCharType="begin" w:fldLock="1"/>
      </w:r>
      <w:r w:rsidR="00250D11" w:rsidRPr="00013C4E">
        <w:rPr>
          <w:rFonts w:ascii="Times New Roman" w:hAnsi="Times New Roman" w:cs="Times New Roman"/>
        </w:rPr>
        <w:instrText xml:space="preserve">ADDIN Mendeley Bibliography CSL_BIBLIOGRAPHY </w:instrText>
      </w:r>
      <w:r w:rsidR="00250D11" w:rsidRPr="00013C4E">
        <w:rPr>
          <w:rFonts w:ascii="Times New Roman" w:hAnsi="Times New Roman" w:cs="Times New Roman"/>
        </w:rPr>
        <w:fldChar w:fldCharType="separate"/>
      </w:r>
      <w:r w:rsidR="00250D11" w:rsidRPr="00013C4E">
        <w:rPr>
          <w:rFonts w:ascii="Times New Roman" w:hAnsi="Times New Roman" w:cs="Times New Roman"/>
          <w:noProof/>
        </w:rPr>
        <w:t>Blackwell BF, Fernández-Juric</w:t>
      </w:r>
      <w:r w:rsidR="002C7821" w:rsidRPr="00013C4E">
        <w:rPr>
          <w:rFonts w:ascii="Times New Roman" w:hAnsi="Times New Roman" w:cs="Times New Roman"/>
          <w:noProof/>
        </w:rPr>
        <w:t>ic E, Seamans TW, Dolan T.</w:t>
      </w:r>
      <w:r w:rsidR="00250D11" w:rsidRPr="00013C4E">
        <w:rPr>
          <w:rFonts w:ascii="Times New Roman" w:hAnsi="Times New Roman" w:cs="Times New Roman"/>
          <w:noProof/>
        </w:rPr>
        <w:t xml:space="preserve"> Avian visual system configuration and behavioural response to object approach. Anim Behav</w:t>
      </w:r>
      <w:r w:rsidR="002C7821" w:rsidRPr="00013C4E">
        <w:rPr>
          <w:rFonts w:ascii="Times New Roman" w:hAnsi="Times New Roman" w:cs="Times New Roman"/>
          <w:noProof/>
        </w:rPr>
        <w:t>. 2009;</w:t>
      </w:r>
      <w:r w:rsidR="00250D11" w:rsidRPr="00013C4E">
        <w:rPr>
          <w:rFonts w:ascii="Times New Roman" w:hAnsi="Times New Roman" w:cs="Times New Roman"/>
          <w:noProof/>
        </w:rPr>
        <w:t xml:space="preserve"> 77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673–684.</w:t>
      </w:r>
    </w:p>
    <w:p w14:paraId="79415EAE" w14:textId="2BC752C7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b. </w:t>
      </w:r>
      <w:r w:rsidR="00250D11" w:rsidRPr="00013C4E">
        <w:rPr>
          <w:rFonts w:ascii="Times New Roman" w:hAnsi="Times New Roman" w:cs="Times New Roman"/>
          <w:noProof/>
        </w:rPr>
        <w:t>Fernández-Jur</w:t>
      </w:r>
      <w:r w:rsidR="002C7821" w:rsidRPr="00013C4E">
        <w:rPr>
          <w:rFonts w:ascii="Times New Roman" w:hAnsi="Times New Roman" w:cs="Times New Roman"/>
          <w:noProof/>
        </w:rPr>
        <w:t>icic E, O’Rourke C, Pitlik T.</w:t>
      </w:r>
      <w:r w:rsidR="00250D11" w:rsidRPr="00013C4E">
        <w:rPr>
          <w:rFonts w:ascii="Times New Roman" w:hAnsi="Times New Roman" w:cs="Times New Roman"/>
          <w:noProof/>
        </w:rPr>
        <w:t xml:space="preserve"> Visual coverage and scanning behavior in two corvid species: American crow and Western scrub jay. J Comp Physiol A</w:t>
      </w:r>
      <w:r w:rsidR="002C7821" w:rsidRPr="00013C4E">
        <w:rPr>
          <w:rFonts w:ascii="Times New Roman" w:hAnsi="Times New Roman" w:cs="Times New Roman"/>
          <w:noProof/>
        </w:rPr>
        <w:t>. 2010;</w:t>
      </w:r>
      <w:r w:rsidR="00250D11" w:rsidRPr="00013C4E">
        <w:rPr>
          <w:rFonts w:ascii="Times New Roman" w:hAnsi="Times New Roman" w:cs="Times New Roman"/>
          <w:noProof/>
        </w:rPr>
        <w:t xml:space="preserve"> 196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879–888.</w:t>
      </w:r>
    </w:p>
    <w:p w14:paraId="5BDA42A1" w14:textId="748AD26B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c. </w:t>
      </w:r>
      <w:r w:rsidR="00250D11" w:rsidRPr="00013C4E">
        <w:rPr>
          <w:rFonts w:ascii="Times New Roman" w:hAnsi="Times New Roman" w:cs="Times New Roman"/>
          <w:noProof/>
        </w:rPr>
        <w:t>Gal</w:t>
      </w:r>
      <w:r w:rsidR="002C7821" w:rsidRPr="00013C4E">
        <w:rPr>
          <w:rFonts w:ascii="Times New Roman" w:hAnsi="Times New Roman" w:cs="Times New Roman"/>
          <w:noProof/>
        </w:rPr>
        <w:t>l MD, Fernández-Juricic E.</w:t>
      </w:r>
      <w:r w:rsidR="00250D11" w:rsidRPr="00013C4E">
        <w:rPr>
          <w:rFonts w:ascii="Times New Roman" w:hAnsi="Times New Roman" w:cs="Times New Roman"/>
          <w:noProof/>
        </w:rPr>
        <w:t xml:space="preserve"> Visual fields, eye movements, and scanning behavior of a sit-and-wait predator, the black phoebe (</w:t>
      </w:r>
      <w:r w:rsidR="00250D11" w:rsidRPr="00013C4E">
        <w:rPr>
          <w:rFonts w:ascii="Times New Roman" w:hAnsi="Times New Roman" w:cs="Times New Roman"/>
          <w:i/>
          <w:noProof/>
        </w:rPr>
        <w:t>Sayornis nigricans</w:t>
      </w:r>
      <w:r w:rsidR="00250D11" w:rsidRPr="00013C4E">
        <w:rPr>
          <w:rFonts w:ascii="Times New Roman" w:hAnsi="Times New Roman" w:cs="Times New Roman"/>
          <w:noProof/>
        </w:rPr>
        <w:t>). J Comp Physiol A</w:t>
      </w:r>
      <w:r w:rsidR="002C7821" w:rsidRPr="00013C4E">
        <w:rPr>
          <w:rFonts w:ascii="Times New Roman" w:hAnsi="Times New Roman" w:cs="Times New Roman"/>
          <w:noProof/>
        </w:rPr>
        <w:t>.</w:t>
      </w:r>
      <w:r w:rsidR="00250D11" w:rsidRPr="00013C4E">
        <w:rPr>
          <w:rFonts w:ascii="Times New Roman" w:hAnsi="Times New Roman" w:cs="Times New Roman"/>
          <w:noProof/>
        </w:rPr>
        <w:t xml:space="preserve"> </w:t>
      </w:r>
      <w:r w:rsidR="002C7821" w:rsidRPr="00013C4E">
        <w:rPr>
          <w:rFonts w:ascii="Times New Roman" w:hAnsi="Times New Roman" w:cs="Times New Roman"/>
          <w:noProof/>
        </w:rPr>
        <w:t xml:space="preserve">2010; </w:t>
      </w:r>
      <w:r w:rsidR="00250D11" w:rsidRPr="00013C4E">
        <w:rPr>
          <w:rFonts w:ascii="Times New Roman" w:hAnsi="Times New Roman" w:cs="Times New Roman"/>
          <w:noProof/>
        </w:rPr>
        <w:t>196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 xml:space="preserve">15–22. </w:t>
      </w:r>
    </w:p>
    <w:p w14:paraId="5F3AF96C" w14:textId="4186BB7E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d. </w:t>
      </w:r>
      <w:r w:rsidR="00250D11" w:rsidRPr="00013C4E">
        <w:rPr>
          <w:rFonts w:ascii="Times New Roman" w:hAnsi="Times New Roman" w:cs="Times New Roman"/>
          <w:noProof/>
        </w:rPr>
        <w:t>Guillem</w:t>
      </w:r>
      <w:r w:rsidR="002C7821" w:rsidRPr="00013C4E">
        <w:rPr>
          <w:rFonts w:ascii="Times New Roman" w:hAnsi="Times New Roman" w:cs="Times New Roman"/>
          <w:noProof/>
        </w:rPr>
        <w:t>ain M, Martin GR, Fritz H.</w:t>
      </w:r>
      <w:r w:rsidR="00250D11" w:rsidRPr="00013C4E">
        <w:rPr>
          <w:rFonts w:ascii="Times New Roman" w:hAnsi="Times New Roman" w:cs="Times New Roman"/>
          <w:noProof/>
        </w:rPr>
        <w:t xml:space="preserve"> Feeding methods, visual fields and vigilance in dabbling ducks (Anatidae). Funct Ecol</w:t>
      </w:r>
      <w:r w:rsidR="002C7821" w:rsidRPr="00013C4E">
        <w:rPr>
          <w:rFonts w:ascii="Times New Roman" w:hAnsi="Times New Roman" w:cs="Times New Roman"/>
          <w:noProof/>
        </w:rPr>
        <w:t>. 2002;</w:t>
      </w:r>
      <w:r w:rsidR="00250D11" w:rsidRPr="00013C4E">
        <w:rPr>
          <w:rFonts w:ascii="Times New Roman" w:hAnsi="Times New Roman" w:cs="Times New Roman"/>
          <w:noProof/>
        </w:rPr>
        <w:t xml:space="preserve"> 16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522–529.</w:t>
      </w:r>
    </w:p>
    <w:p w14:paraId="4C1D7BE7" w14:textId="26971F8B" w:rsidR="001F32FE" w:rsidRPr="00013C4E" w:rsidRDefault="001F32FE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>Jetz W, Thomas GH, J</w:t>
      </w:r>
      <w:r w:rsidR="002C7821" w:rsidRPr="00013C4E">
        <w:rPr>
          <w:rFonts w:ascii="Times New Roman" w:hAnsi="Times New Roman" w:cs="Times New Roman"/>
          <w:noProof/>
        </w:rPr>
        <w:t>oy JB, et al.</w:t>
      </w:r>
      <w:r w:rsidRPr="00013C4E">
        <w:rPr>
          <w:rFonts w:ascii="Times New Roman" w:hAnsi="Times New Roman" w:cs="Times New Roman"/>
          <w:noProof/>
        </w:rPr>
        <w:t xml:space="preserve"> The global diversity of birds in space and time. Nature</w:t>
      </w:r>
      <w:r w:rsidR="002C7821" w:rsidRPr="00013C4E">
        <w:rPr>
          <w:rFonts w:ascii="Times New Roman" w:hAnsi="Times New Roman" w:cs="Times New Roman"/>
          <w:noProof/>
        </w:rPr>
        <w:t>. 2012;</w:t>
      </w:r>
      <w:r w:rsidRPr="00013C4E">
        <w:rPr>
          <w:rFonts w:ascii="Times New Roman" w:hAnsi="Times New Roman" w:cs="Times New Roman"/>
          <w:noProof/>
        </w:rPr>
        <w:t xml:space="preserve"> 491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Pr="00013C4E">
        <w:rPr>
          <w:rFonts w:ascii="Times New Roman" w:hAnsi="Times New Roman" w:cs="Times New Roman"/>
          <w:noProof/>
        </w:rPr>
        <w:t>444–448.</w:t>
      </w:r>
    </w:p>
    <w:p w14:paraId="747F8364" w14:textId="06B239C0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e. </w:t>
      </w:r>
      <w:r w:rsidR="002C7821" w:rsidRPr="00013C4E">
        <w:rPr>
          <w:rFonts w:ascii="Times New Roman" w:hAnsi="Times New Roman" w:cs="Times New Roman"/>
          <w:noProof/>
        </w:rPr>
        <w:t>Katzir G, Martin GR.</w:t>
      </w:r>
      <w:r w:rsidR="00250D11" w:rsidRPr="00013C4E">
        <w:rPr>
          <w:rFonts w:ascii="Times New Roman" w:hAnsi="Times New Roman" w:cs="Times New Roman"/>
          <w:noProof/>
        </w:rPr>
        <w:t xml:space="preserve"> Visual fields in the black-crowned night heron Nycticorax nycticorax: nocturnality does not result in owl</w:t>
      </w:r>
      <w:r w:rsidR="00A84BBD" w:rsidRPr="00013C4E">
        <w:rPr>
          <w:rFonts w:ascii="Times New Roman" w:hAnsi="Times New Roman" w:cs="Times New Roman"/>
          <w:noProof/>
        </w:rPr>
        <w:t>-like features. Ibis</w:t>
      </w:r>
      <w:r w:rsidR="002C7821" w:rsidRPr="00013C4E">
        <w:rPr>
          <w:rFonts w:ascii="Times New Roman" w:hAnsi="Times New Roman" w:cs="Times New Roman"/>
          <w:noProof/>
        </w:rPr>
        <w:t>. 1998;</w:t>
      </w:r>
      <w:r w:rsidR="00250D11" w:rsidRPr="00013C4E">
        <w:rPr>
          <w:rFonts w:ascii="Times New Roman" w:hAnsi="Times New Roman" w:cs="Times New Roman"/>
          <w:noProof/>
        </w:rPr>
        <w:t xml:space="preserve"> 140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157–162.</w:t>
      </w:r>
    </w:p>
    <w:p w14:paraId="5AE08764" w14:textId="7EEFB22F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f. </w:t>
      </w:r>
      <w:r w:rsidR="002C7821" w:rsidRPr="00013C4E">
        <w:rPr>
          <w:rFonts w:ascii="Times New Roman" w:hAnsi="Times New Roman" w:cs="Times New Roman"/>
          <w:noProof/>
        </w:rPr>
        <w:t>Martin GR.</w:t>
      </w:r>
      <w:r w:rsidR="00250D11" w:rsidRPr="00013C4E">
        <w:rPr>
          <w:rFonts w:ascii="Times New Roman" w:hAnsi="Times New Roman" w:cs="Times New Roman"/>
          <w:noProof/>
        </w:rPr>
        <w:t xml:space="preserve"> Eye structure and amphibious foraging in albatrosses. Proc R Soc London B</w:t>
      </w:r>
      <w:r w:rsidR="002C7821" w:rsidRPr="00013C4E">
        <w:rPr>
          <w:rFonts w:ascii="Times New Roman" w:hAnsi="Times New Roman" w:cs="Times New Roman"/>
          <w:noProof/>
        </w:rPr>
        <w:t>. 1998;</w:t>
      </w:r>
      <w:r w:rsidR="00250D11" w:rsidRPr="00013C4E">
        <w:rPr>
          <w:rFonts w:ascii="Times New Roman" w:hAnsi="Times New Roman" w:cs="Times New Roman"/>
          <w:noProof/>
        </w:rPr>
        <w:t xml:space="preserve"> 265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665–671.</w:t>
      </w:r>
    </w:p>
    <w:p w14:paraId="72B6EF1A" w14:textId="06355A18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g. </w:t>
      </w:r>
      <w:r w:rsidR="002C7821" w:rsidRPr="00013C4E">
        <w:rPr>
          <w:rFonts w:ascii="Times New Roman" w:hAnsi="Times New Roman" w:cs="Times New Roman"/>
          <w:noProof/>
        </w:rPr>
        <w:t>Martin GR.</w:t>
      </w:r>
      <w:r w:rsidR="00250D11" w:rsidRPr="00013C4E">
        <w:rPr>
          <w:rFonts w:ascii="Times New Roman" w:hAnsi="Times New Roman" w:cs="Times New Roman"/>
          <w:noProof/>
        </w:rPr>
        <w:t xml:space="preserve"> The eye of a passeriform bird, the European starling (</w:t>
      </w:r>
      <w:r w:rsidR="00250D11" w:rsidRPr="00013C4E">
        <w:rPr>
          <w:rFonts w:ascii="Times New Roman" w:hAnsi="Times New Roman" w:cs="Times New Roman"/>
          <w:i/>
          <w:iCs/>
          <w:noProof/>
        </w:rPr>
        <w:t>Sturnus vulgaris</w:t>
      </w:r>
      <w:r w:rsidR="00250D11" w:rsidRPr="00013C4E">
        <w:rPr>
          <w:rFonts w:ascii="Times New Roman" w:hAnsi="Times New Roman" w:cs="Times New Roman"/>
          <w:noProof/>
        </w:rPr>
        <w:t>): eye movement amplitude, visual fields and schematic optics. J Comp Physiol A</w:t>
      </w:r>
      <w:r w:rsidR="002C7821" w:rsidRPr="00013C4E">
        <w:rPr>
          <w:rFonts w:ascii="Times New Roman" w:hAnsi="Times New Roman" w:cs="Times New Roman"/>
          <w:noProof/>
        </w:rPr>
        <w:t>. 1986;</w:t>
      </w:r>
      <w:r w:rsidR="00250D11" w:rsidRPr="00013C4E">
        <w:rPr>
          <w:rFonts w:ascii="Times New Roman" w:hAnsi="Times New Roman" w:cs="Times New Roman"/>
          <w:noProof/>
        </w:rPr>
        <w:t xml:space="preserve"> 159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545–557.</w:t>
      </w:r>
    </w:p>
    <w:p w14:paraId="6EFFA83C" w14:textId="4469C69D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h. </w:t>
      </w:r>
      <w:r w:rsidR="002C7821" w:rsidRPr="00013C4E">
        <w:rPr>
          <w:rFonts w:ascii="Times New Roman" w:hAnsi="Times New Roman" w:cs="Times New Roman"/>
          <w:noProof/>
        </w:rPr>
        <w:t>Martin GR.</w:t>
      </w:r>
      <w:r w:rsidR="00250D11" w:rsidRPr="00013C4E">
        <w:rPr>
          <w:rFonts w:ascii="Times New Roman" w:hAnsi="Times New Roman" w:cs="Times New Roman"/>
          <w:noProof/>
        </w:rPr>
        <w:t xml:space="preserve"> Total panoramic vision in the mallard duck, </w:t>
      </w:r>
      <w:r w:rsidR="00250D11" w:rsidRPr="00013C4E">
        <w:rPr>
          <w:rFonts w:ascii="Times New Roman" w:hAnsi="Times New Roman" w:cs="Times New Roman"/>
          <w:i/>
          <w:iCs/>
          <w:noProof/>
        </w:rPr>
        <w:t>Anas platyrhynchos</w:t>
      </w:r>
      <w:r w:rsidR="00250D11" w:rsidRPr="00013C4E">
        <w:rPr>
          <w:rFonts w:ascii="Times New Roman" w:hAnsi="Times New Roman" w:cs="Times New Roman"/>
          <w:noProof/>
        </w:rPr>
        <w:t>. Vision Res</w:t>
      </w:r>
      <w:r w:rsidR="002C7821" w:rsidRPr="00013C4E">
        <w:rPr>
          <w:rFonts w:ascii="Times New Roman" w:hAnsi="Times New Roman" w:cs="Times New Roman"/>
          <w:noProof/>
        </w:rPr>
        <w:t>. 1986;</w:t>
      </w:r>
      <w:r w:rsidR="00250D11" w:rsidRPr="00013C4E">
        <w:rPr>
          <w:rFonts w:ascii="Times New Roman" w:hAnsi="Times New Roman" w:cs="Times New Roman"/>
          <w:noProof/>
        </w:rPr>
        <w:t xml:space="preserve"> 26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1303–1305.</w:t>
      </w:r>
    </w:p>
    <w:p w14:paraId="60E6064C" w14:textId="5C1B977A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i. </w:t>
      </w:r>
      <w:r w:rsidR="002C7821" w:rsidRPr="00013C4E">
        <w:rPr>
          <w:rFonts w:ascii="Times New Roman" w:hAnsi="Times New Roman" w:cs="Times New Roman"/>
          <w:noProof/>
        </w:rPr>
        <w:t>Martin GR, Brooke M de L.</w:t>
      </w:r>
      <w:r w:rsidR="00250D11" w:rsidRPr="00013C4E">
        <w:rPr>
          <w:rFonts w:ascii="Times New Roman" w:hAnsi="Times New Roman" w:cs="Times New Roman"/>
          <w:noProof/>
        </w:rPr>
        <w:t xml:space="preserve"> The eye of a procellariiform seabird, the manx shearwater, </w:t>
      </w:r>
      <w:r w:rsidR="00250D11" w:rsidRPr="00013C4E">
        <w:rPr>
          <w:rFonts w:ascii="Times New Roman" w:hAnsi="Times New Roman" w:cs="Times New Roman"/>
          <w:i/>
          <w:iCs/>
          <w:noProof/>
        </w:rPr>
        <w:t>Puffinus puffinus</w:t>
      </w:r>
      <w:r w:rsidR="00250D11" w:rsidRPr="00013C4E">
        <w:rPr>
          <w:rFonts w:ascii="Times New Roman" w:hAnsi="Times New Roman" w:cs="Times New Roman"/>
          <w:noProof/>
        </w:rPr>
        <w:t>: visual fields and optical structure. Brain Behav Evol</w:t>
      </w:r>
      <w:r w:rsidR="002C7821" w:rsidRPr="00013C4E">
        <w:rPr>
          <w:rFonts w:ascii="Times New Roman" w:hAnsi="Times New Roman" w:cs="Times New Roman"/>
          <w:noProof/>
        </w:rPr>
        <w:t>. 1991;</w:t>
      </w:r>
      <w:r w:rsidR="00250D11" w:rsidRPr="00013C4E">
        <w:rPr>
          <w:rFonts w:ascii="Times New Roman" w:hAnsi="Times New Roman" w:cs="Times New Roman"/>
          <w:noProof/>
        </w:rPr>
        <w:t xml:space="preserve"> 37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65–78.</w:t>
      </w:r>
    </w:p>
    <w:p w14:paraId="738C7F3A" w14:textId="27D1185A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j. </w:t>
      </w:r>
      <w:r w:rsidR="00250D11" w:rsidRPr="00013C4E">
        <w:rPr>
          <w:rFonts w:ascii="Times New Roman" w:hAnsi="Times New Roman" w:cs="Times New Roman"/>
          <w:noProof/>
        </w:rPr>
        <w:t>Martin GR, Jar</w:t>
      </w:r>
      <w:r w:rsidR="002C7821" w:rsidRPr="00013C4E">
        <w:rPr>
          <w:rFonts w:ascii="Times New Roman" w:hAnsi="Times New Roman" w:cs="Times New Roman"/>
          <w:noProof/>
        </w:rPr>
        <w:t>rett N, Tovey P, White CR.</w:t>
      </w:r>
      <w:r w:rsidR="00250D11" w:rsidRPr="00013C4E">
        <w:rPr>
          <w:rFonts w:ascii="Times New Roman" w:hAnsi="Times New Roman" w:cs="Times New Roman"/>
          <w:noProof/>
        </w:rPr>
        <w:t xml:space="preserve"> Visual fields in Flamingos: Chick-feeding versus filter-feeding. Naturwissenschaften</w:t>
      </w:r>
      <w:r w:rsidR="002C7821" w:rsidRPr="00013C4E">
        <w:rPr>
          <w:rFonts w:ascii="Times New Roman" w:hAnsi="Times New Roman" w:cs="Times New Roman"/>
          <w:noProof/>
        </w:rPr>
        <w:t>. 2005;</w:t>
      </w:r>
      <w:r w:rsidR="00250D11" w:rsidRPr="00013C4E">
        <w:rPr>
          <w:rFonts w:ascii="Times New Roman" w:hAnsi="Times New Roman" w:cs="Times New Roman"/>
          <w:noProof/>
        </w:rPr>
        <w:t xml:space="preserve"> 92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351–354.</w:t>
      </w:r>
    </w:p>
    <w:p w14:paraId="6FF9CA4E" w14:textId="7D739EE9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k. </w:t>
      </w:r>
      <w:r w:rsidR="00250D11" w:rsidRPr="00013C4E">
        <w:rPr>
          <w:rFonts w:ascii="Times New Roman" w:hAnsi="Times New Roman" w:cs="Times New Roman"/>
          <w:noProof/>
        </w:rPr>
        <w:t>Martin GR, Jarrett N, Will</w:t>
      </w:r>
      <w:r w:rsidR="002C7821" w:rsidRPr="00013C4E">
        <w:rPr>
          <w:rFonts w:ascii="Times New Roman" w:hAnsi="Times New Roman" w:cs="Times New Roman"/>
          <w:noProof/>
        </w:rPr>
        <w:t>iams MJ.</w:t>
      </w:r>
      <w:r w:rsidR="00250D11" w:rsidRPr="00013C4E">
        <w:rPr>
          <w:rFonts w:ascii="Times New Roman" w:hAnsi="Times New Roman" w:cs="Times New Roman"/>
          <w:noProof/>
        </w:rPr>
        <w:t xml:space="preserve"> Visual fields in Blue Ducks </w:t>
      </w:r>
      <w:r w:rsidR="00250D11" w:rsidRPr="00013C4E">
        <w:rPr>
          <w:rFonts w:ascii="Times New Roman" w:hAnsi="Times New Roman" w:cs="Times New Roman"/>
          <w:i/>
          <w:noProof/>
        </w:rPr>
        <w:t>Hymenolaimus malacorhynchos</w:t>
      </w:r>
      <w:r w:rsidR="00250D11" w:rsidRPr="00013C4E">
        <w:rPr>
          <w:rFonts w:ascii="Times New Roman" w:hAnsi="Times New Roman" w:cs="Times New Roman"/>
          <w:noProof/>
        </w:rPr>
        <w:t xml:space="preserve"> and Pink-eared Ducks </w:t>
      </w:r>
      <w:r w:rsidR="00250D11" w:rsidRPr="00013C4E">
        <w:rPr>
          <w:rFonts w:ascii="Times New Roman" w:hAnsi="Times New Roman" w:cs="Times New Roman"/>
          <w:i/>
          <w:noProof/>
        </w:rPr>
        <w:t>Malacorhynchus membranaceus</w:t>
      </w:r>
      <w:r w:rsidR="00250D11" w:rsidRPr="00013C4E">
        <w:rPr>
          <w:rFonts w:ascii="Times New Roman" w:hAnsi="Times New Roman" w:cs="Times New Roman"/>
          <w:noProof/>
        </w:rPr>
        <w:t>: visual and tactile foraging. Ibis</w:t>
      </w:r>
      <w:r w:rsidR="002C7821" w:rsidRPr="00013C4E">
        <w:rPr>
          <w:rFonts w:ascii="Times New Roman" w:hAnsi="Times New Roman" w:cs="Times New Roman"/>
          <w:noProof/>
        </w:rPr>
        <w:t xml:space="preserve"> 2007;</w:t>
      </w:r>
      <w:r w:rsidR="00250D11" w:rsidRPr="00013C4E">
        <w:rPr>
          <w:rFonts w:ascii="Times New Roman" w:hAnsi="Times New Roman" w:cs="Times New Roman"/>
          <w:noProof/>
        </w:rPr>
        <w:t xml:space="preserve"> 149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112–120.</w:t>
      </w:r>
    </w:p>
    <w:p w14:paraId="5CD30473" w14:textId="07D96DA6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l. </w:t>
      </w:r>
      <w:r w:rsidR="002C7821" w:rsidRPr="00013C4E">
        <w:rPr>
          <w:rFonts w:ascii="Times New Roman" w:hAnsi="Times New Roman" w:cs="Times New Roman"/>
          <w:noProof/>
        </w:rPr>
        <w:t>Martin GR, Katzir G.</w:t>
      </w:r>
      <w:r w:rsidR="00250D11" w:rsidRPr="00013C4E">
        <w:rPr>
          <w:rFonts w:ascii="Times New Roman" w:hAnsi="Times New Roman" w:cs="Times New Roman"/>
          <w:noProof/>
        </w:rPr>
        <w:t xml:space="preserve"> Visual fields and eye movements in herons (Ardeidae). Brain Behav Evol</w:t>
      </w:r>
      <w:r w:rsidR="002C7821" w:rsidRPr="00013C4E">
        <w:rPr>
          <w:rFonts w:ascii="Times New Roman" w:hAnsi="Times New Roman" w:cs="Times New Roman"/>
          <w:noProof/>
        </w:rPr>
        <w:t>. 1994;</w:t>
      </w:r>
      <w:r w:rsidR="00250D11" w:rsidRPr="00013C4E">
        <w:rPr>
          <w:rFonts w:ascii="Times New Roman" w:hAnsi="Times New Roman" w:cs="Times New Roman"/>
          <w:noProof/>
        </w:rPr>
        <w:t xml:space="preserve"> 44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74–85.</w:t>
      </w:r>
    </w:p>
    <w:p w14:paraId="265EA232" w14:textId="464AE947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m. </w:t>
      </w:r>
      <w:r w:rsidR="002C7821" w:rsidRPr="00013C4E">
        <w:rPr>
          <w:rFonts w:ascii="Times New Roman" w:hAnsi="Times New Roman" w:cs="Times New Roman"/>
          <w:noProof/>
        </w:rPr>
        <w:t>Martin GR, Katzir G.</w:t>
      </w:r>
      <w:r w:rsidR="00250D11" w:rsidRPr="00013C4E">
        <w:rPr>
          <w:rFonts w:ascii="Times New Roman" w:hAnsi="Times New Roman" w:cs="Times New Roman"/>
          <w:noProof/>
        </w:rPr>
        <w:t xml:space="preserve"> Visual fields in short-toed eagles, </w:t>
      </w:r>
      <w:r w:rsidR="00250D11" w:rsidRPr="00013C4E">
        <w:rPr>
          <w:rFonts w:ascii="Times New Roman" w:hAnsi="Times New Roman" w:cs="Times New Roman"/>
          <w:i/>
          <w:noProof/>
        </w:rPr>
        <w:t>Circaetus gallicus</w:t>
      </w:r>
      <w:r w:rsidR="00250D11" w:rsidRPr="00013C4E">
        <w:rPr>
          <w:rFonts w:ascii="Times New Roman" w:hAnsi="Times New Roman" w:cs="Times New Roman"/>
          <w:noProof/>
        </w:rPr>
        <w:t xml:space="preserve"> (Accipitridae), and the function of binocularity in birds. Brain Behav Evol</w:t>
      </w:r>
      <w:r w:rsidR="002C7821" w:rsidRPr="00013C4E">
        <w:rPr>
          <w:rFonts w:ascii="Times New Roman" w:hAnsi="Times New Roman" w:cs="Times New Roman"/>
          <w:noProof/>
        </w:rPr>
        <w:t>. 1999;</w:t>
      </w:r>
      <w:r w:rsidR="00250D11" w:rsidRPr="00013C4E">
        <w:rPr>
          <w:rFonts w:ascii="Times New Roman" w:hAnsi="Times New Roman" w:cs="Times New Roman"/>
          <w:noProof/>
        </w:rPr>
        <w:t xml:space="preserve"> 53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55–66.</w:t>
      </w:r>
    </w:p>
    <w:p w14:paraId="178119A7" w14:textId="27A923A9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n. </w:t>
      </w:r>
      <w:r w:rsidR="002C7821" w:rsidRPr="00013C4E">
        <w:rPr>
          <w:rFonts w:ascii="Times New Roman" w:hAnsi="Times New Roman" w:cs="Times New Roman"/>
          <w:noProof/>
        </w:rPr>
        <w:t>Martin GR, Katzir G.</w:t>
      </w:r>
      <w:r w:rsidR="00250D11" w:rsidRPr="00013C4E">
        <w:rPr>
          <w:rFonts w:ascii="Times New Roman" w:hAnsi="Times New Roman" w:cs="Times New Roman"/>
          <w:noProof/>
        </w:rPr>
        <w:t xml:space="preserve"> Visual fields in ostriches. Nature</w:t>
      </w:r>
      <w:r w:rsidR="002C7821" w:rsidRPr="00013C4E">
        <w:rPr>
          <w:rFonts w:ascii="Times New Roman" w:hAnsi="Times New Roman" w:cs="Times New Roman"/>
          <w:noProof/>
        </w:rPr>
        <w:t>. 1994;</w:t>
      </w:r>
      <w:r w:rsidR="00250D11" w:rsidRPr="00013C4E">
        <w:rPr>
          <w:rFonts w:ascii="Times New Roman" w:hAnsi="Times New Roman" w:cs="Times New Roman"/>
          <w:noProof/>
        </w:rPr>
        <w:t xml:space="preserve"> 374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19–20.</w:t>
      </w:r>
    </w:p>
    <w:p w14:paraId="4EC1EC11" w14:textId="5B6EB5F8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o. </w:t>
      </w:r>
      <w:r w:rsidR="00250D11" w:rsidRPr="00013C4E">
        <w:rPr>
          <w:rFonts w:ascii="Times New Roman" w:hAnsi="Times New Roman" w:cs="Times New Roman"/>
          <w:noProof/>
        </w:rPr>
        <w:t>Marti</w:t>
      </w:r>
      <w:r w:rsidR="002C7821" w:rsidRPr="00013C4E">
        <w:rPr>
          <w:rFonts w:ascii="Times New Roman" w:hAnsi="Times New Roman" w:cs="Times New Roman"/>
          <w:noProof/>
        </w:rPr>
        <w:t>n GR, McNeil R, Rojas LM.</w:t>
      </w:r>
      <w:r w:rsidR="00250D11" w:rsidRPr="00013C4E">
        <w:rPr>
          <w:rFonts w:ascii="Times New Roman" w:hAnsi="Times New Roman" w:cs="Times New Roman"/>
          <w:noProof/>
        </w:rPr>
        <w:t xml:space="preserve"> Vision and the foraging technique of skimmers (Rynchopidae). Ibis </w:t>
      </w:r>
      <w:r w:rsidR="002C7821" w:rsidRPr="00013C4E">
        <w:rPr>
          <w:rFonts w:ascii="Times New Roman" w:hAnsi="Times New Roman" w:cs="Times New Roman"/>
          <w:noProof/>
        </w:rPr>
        <w:t xml:space="preserve">2007; </w:t>
      </w:r>
      <w:r w:rsidR="00250D11" w:rsidRPr="00013C4E">
        <w:rPr>
          <w:rFonts w:ascii="Times New Roman" w:hAnsi="Times New Roman" w:cs="Times New Roman"/>
          <w:noProof/>
        </w:rPr>
        <w:t>149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 xml:space="preserve">750–757. </w:t>
      </w:r>
    </w:p>
    <w:p w14:paraId="008A1E33" w14:textId="602C86B3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p. </w:t>
      </w:r>
      <w:r w:rsidR="002C7821" w:rsidRPr="00013C4E">
        <w:rPr>
          <w:rFonts w:ascii="Times New Roman" w:hAnsi="Times New Roman" w:cs="Times New Roman"/>
          <w:noProof/>
        </w:rPr>
        <w:t>Martin GR, Piersma T.</w:t>
      </w:r>
      <w:r w:rsidR="00250D11" w:rsidRPr="00013C4E">
        <w:rPr>
          <w:rFonts w:ascii="Times New Roman" w:hAnsi="Times New Roman" w:cs="Times New Roman"/>
          <w:noProof/>
        </w:rPr>
        <w:t xml:space="preserve"> Vision and touch in relation to foraging and predator detection: insightful contrasts between a plover and a sandpiper. Proc R Soc London B</w:t>
      </w:r>
      <w:r w:rsidR="002C7821" w:rsidRPr="00013C4E">
        <w:rPr>
          <w:rFonts w:ascii="Times New Roman" w:hAnsi="Times New Roman" w:cs="Times New Roman"/>
          <w:noProof/>
        </w:rPr>
        <w:t>. 2009;</w:t>
      </w:r>
      <w:r w:rsidR="00250D11" w:rsidRPr="00013C4E">
        <w:rPr>
          <w:rFonts w:ascii="Times New Roman" w:hAnsi="Times New Roman" w:cs="Times New Roman"/>
          <w:noProof/>
        </w:rPr>
        <w:t xml:space="preserve"> 276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437–445.</w:t>
      </w:r>
    </w:p>
    <w:p w14:paraId="4DB52BB8" w14:textId="3DAFBD62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q. </w:t>
      </w:r>
      <w:r w:rsidR="00250D11" w:rsidRPr="00013C4E">
        <w:rPr>
          <w:rFonts w:ascii="Times New Roman" w:hAnsi="Times New Roman" w:cs="Times New Roman"/>
          <w:noProof/>
        </w:rPr>
        <w:t>Marti</w:t>
      </w:r>
      <w:r w:rsidR="002C7821" w:rsidRPr="00013C4E">
        <w:rPr>
          <w:rFonts w:ascii="Times New Roman" w:hAnsi="Times New Roman" w:cs="Times New Roman"/>
          <w:noProof/>
        </w:rPr>
        <w:t>n GR, White CR, Butler PJ.</w:t>
      </w:r>
      <w:r w:rsidR="00250D11" w:rsidRPr="00013C4E">
        <w:rPr>
          <w:rFonts w:ascii="Times New Roman" w:hAnsi="Times New Roman" w:cs="Times New Roman"/>
          <w:noProof/>
        </w:rPr>
        <w:t xml:space="preserve"> Vision and the foraging technique of Great Cormorants </w:t>
      </w:r>
      <w:r w:rsidR="00250D11" w:rsidRPr="00013C4E">
        <w:rPr>
          <w:rFonts w:ascii="Times New Roman" w:hAnsi="Times New Roman" w:cs="Times New Roman"/>
          <w:i/>
          <w:iCs/>
          <w:noProof/>
        </w:rPr>
        <w:t>Phalacrocorax carbo</w:t>
      </w:r>
      <w:r w:rsidR="00250D11" w:rsidRPr="00013C4E">
        <w:rPr>
          <w:rFonts w:ascii="Times New Roman" w:hAnsi="Times New Roman" w:cs="Times New Roman"/>
          <w:noProof/>
        </w:rPr>
        <w:t xml:space="preserve">: pursuit or close-quarter foraging? Ibis </w:t>
      </w:r>
      <w:r w:rsidR="002C7821" w:rsidRPr="00013C4E">
        <w:rPr>
          <w:rFonts w:ascii="Times New Roman" w:hAnsi="Times New Roman" w:cs="Times New Roman"/>
          <w:noProof/>
        </w:rPr>
        <w:t>2008;</w:t>
      </w:r>
      <w:r w:rsidR="00250D11" w:rsidRPr="00013C4E">
        <w:rPr>
          <w:rFonts w:ascii="Times New Roman" w:hAnsi="Times New Roman" w:cs="Times New Roman"/>
          <w:noProof/>
        </w:rPr>
        <w:t xml:space="preserve"> 150:</w:t>
      </w:r>
      <w:r w:rsidR="002C7821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485–494.</w:t>
      </w:r>
    </w:p>
    <w:p w14:paraId="3A5B1D98" w14:textId="72D9BD7B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r. </w:t>
      </w:r>
      <w:r w:rsidR="00013C4E" w:rsidRPr="00013C4E">
        <w:rPr>
          <w:rFonts w:ascii="Times New Roman" w:hAnsi="Times New Roman" w:cs="Times New Roman"/>
          <w:noProof/>
        </w:rPr>
        <w:t>Martin GR, Young SR.</w:t>
      </w:r>
      <w:r w:rsidR="00250D11" w:rsidRPr="00013C4E">
        <w:rPr>
          <w:rFonts w:ascii="Times New Roman" w:hAnsi="Times New Roman" w:cs="Times New Roman"/>
          <w:noProof/>
        </w:rPr>
        <w:t xml:space="preserve"> The retinal binocular field of the pigeon (</w:t>
      </w:r>
      <w:r w:rsidR="00250D11" w:rsidRPr="00013C4E">
        <w:rPr>
          <w:rFonts w:ascii="Times New Roman" w:hAnsi="Times New Roman" w:cs="Times New Roman"/>
          <w:i/>
          <w:iCs/>
          <w:noProof/>
        </w:rPr>
        <w:t>Columba livia</w:t>
      </w:r>
      <w:r w:rsidR="00250D11" w:rsidRPr="00013C4E">
        <w:rPr>
          <w:rFonts w:ascii="Times New Roman" w:hAnsi="Times New Roman" w:cs="Times New Roman"/>
          <w:noProof/>
        </w:rPr>
        <w:t xml:space="preserve">: English racing homer). Vision Res </w:t>
      </w:r>
      <w:r w:rsidR="00013C4E" w:rsidRPr="00013C4E">
        <w:rPr>
          <w:rFonts w:ascii="Times New Roman" w:hAnsi="Times New Roman" w:cs="Times New Roman"/>
          <w:noProof/>
        </w:rPr>
        <w:t xml:space="preserve">1983; </w:t>
      </w:r>
      <w:r w:rsidR="00250D11" w:rsidRPr="00013C4E">
        <w:rPr>
          <w:rFonts w:ascii="Times New Roman" w:hAnsi="Times New Roman" w:cs="Times New Roman"/>
          <w:noProof/>
        </w:rPr>
        <w:t>23:</w:t>
      </w:r>
      <w:r w:rsidR="00013C4E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911–915.</w:t>
      </w:r>
    </w:p>
    <w:p w14:paraId="548B16CD" w14:textId="6A6E1A6C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s. </w:t>
      </w:r>
      <w:r w:rsidR="00250D11" w:rsidRPr="00013C4E">
        <w:rPr>
          <w:rFonts w:ascii="Times New Roman" w:hAnsi="Times New Roman" w:cs="Times New Roman"/>
          <w:noProof/>
        </w:rPr>
        <w:t>Moore BA, Doppler M, Youn</w:t>
      </w:r>
      <w:r w:rsidR="00013C4E" w:rsidRPr="00013C4E">
        <w:rPr>
          <w:rFonts w:ascii="Times New Roman" w:hAnsi="Times New Roman" w:cs="Times New Roman"/>
          <w:noProof/>
        </w:rPr>
        <w:t>g JE, Fernández-Juricic E.</w:t>
      </w:r>
      <w:r w:rsidR="00250D11" w:rsidRPr="00013C4E">
        <w:rPr>
          <w:rFonts w:ascii="Times New Roman" w:hAnsi="Times New Roman" w:cs="Times New Roman"/>
          <w:noProof/>
        </w:rPr>
        <w:t xml:space="preserve"> Interspecific differences in the visual system and scanning behavior of three forest passerines that form heterospecific flocks. J Comp Physiol A </w:t>
      </w:r>
      <w:r w:rsidR="00013C4E" w:rsidRPr="00013C4E">
        <w:rPr>
          <w:rFonts w:ascii="Times New Roman" w:hAnsi="Times New Roman" w:cs="Times New Roman"/>
          <w:noProof/>
        </w:rPr>
        <w:t xml:space="preserve">2013; </w:t>
      </w:r>
      <w:r w:rsidR="00250D11" w:rsidRPr="00013C4E">
        <w:rPr>
          <w:rFonts w:ascii="Times New Roman" w:hAnsi="Times New Roman" w:cs="Times New Roman"/>
          <w:noProof/>
        </w:rPr>
        <w:t>199:</w:t>
      </w:r>
      <w:r w:rsidR="00013C4E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263–277.</w:t>
      </w:r>
    </w:p>
    <w:p w14:paraId="76F6945B" w14:textId="59752942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t. </w:t>
      </w:r>
      <w:r w:rsidR="00250D11" w:rsidRPr="00013C4E">
        <w:rPr>
          <w:rFonts w:ascii="Times New Roman" w:hAnsi="Times New Roman" w:cs="Times New Roman"/>
          <w:noProof/>
        </w:rPr>
        <w:t>Moore BA, Pita D, Tyrrel</w:t>
      </w:r>
      <w:r w:rsidR="00013C4E" w:rsidRPr="00013C4E">
        <w:rPr>
          <w:rFonts w:ascii="Times New Roman" w:hAnsi="Times New Roman" w:cs="Times New Roman"/>
          <w:noProof/>
        </w:rPr>
        <w:t>l LP, Fernandez-Juricic E.</w:t>
      </w:r>
      <w:r w:rsidR="00250D11" w:rsidRPr="00013C4E">
        <w:rPr>
          <w:rFonts w:ascii="Times New Roman" w:hAnsi="Times New Roman" w:cs="Times New Roman"/>
          <w:noProof/>
        </w:rPr>
        <w:t xml:space="preserve"> Vision in avian emberizid foragers: maximizing both binocular vision and fronto-lateral visual acuity. J Exp Biol</w:t>
      </w:r>
      <w:r w:rsidR="00013C4E" w:rsidRPr="00013C4E">
        <w:rPr>
          <w:rFonts w:ascii="Times New Roman" w:hAnsi="Times New Roman" w:cs="Times New Roman"/>
          <w:noProof/>
        </w:rPr>
        <w:t>. 2015;</w:t>
      </w:r>
      <w:r w:rsidR="00250D11" w:rsidRPr="00013C4E">
        <w:rPr>
          <w:rFonts w:ascii="Times New Roman" w:hAnsi="Times New Roman" w:cs="Times New Roman"/>
          <w:noProof/>
        </w:rPr>
        <w:t xml:space="preserve"> 218:</w:t>
      </w:r>
      <w:r w:rsidR="00013C4E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1347–1358.</w:t>
      </w:r>
    </w:p>
    <w:p w14:paraId="6CA657C0" w14:textId="54491C14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u. </w:t>
      </w:r>
      <w:r w:rsidR="00250D11" w:rsidRPr="00013C4E">
        <w:rPr>
          <w:rFonts w:ascii="Times New Roman" w:hAnsi="Times New Roman" w:cs="Times New Roman"/>
          <w:noProof/>
        </w:rPr>
        <w:t>O’Rourke CT, Hall MI, Pitlik T, Fernández</w:t>
      </w:r>
      <w:r w:rsidR="00013C4E" w:rsidRPr="00013C4E">
        <w:rPr>
          <w:rFonts w:ascii="Times New Roman" w:hAnsi="Times New Roman" w:cs="Times New Roman"/>
          <w:noProof/>
        </w:rPr>
        <w:t>-Juricic E.</w:t>
      </w:r>
      <w:r w:rsidR="00250D11" w:rsidRPr="00013C4E">
        <w:rPr>
          <w:rFonts w:ascii="Times New Roman" w:hAnsi="Times New Roman" w:cs="Times New Roman"/>
          <w:noProof/>
        </w:rPr>
        <w:t xml:space="preserve"> Hawk eyes I: diurnal raptors differ in visual fields and degree of eye movement. PLoS One</w:t>
      </w:r>
      <w:r w:rsidR="00013C4E" w:rsidRPr="00013C4E">
        <w:rPr>
          <w:rFonts w:ascii="Times New Roman" w:hAnsi="Times New Roman" w:cs="Times New Roman"/>
          <w:noProof/>
        </w:rPr>
        <w:t>. 2010;</w:t>
      </w:r>
      <w:r w:rsidR="00250D11" w:rsidRPr="00013C4E">
        <w:rPr>
          <w:rFonts w:ascii="Times New Roman" w:hAnsi="Times New Roman" w:cs="Times New Roman"/>
          <w:noProof/>
        </w:rPr>
        <w:t xml:space="preserve"> 5:</w:t>
      </w:r>
      <w:r w:rsidR="00013C4E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e12802.</w:t>
      </w:r>
    </w:p>
    <w:p w14:paraId="2997D585" w14:textId="34E70D89" w:rsidR="001F32FE" w:rsidRPr="00013C4E" w:rsidRDefault="001F32FE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>Rubolini D, Like</w:t>
      </w:r>
      <w:r w:rsidR="00013C4E" w:rsidRPr="00013C4E">
        <w:rPr>
          <w:rFonts w:ascii="Times New Roman" w:hAnsi="Times New Roman" w:cs="Times New Roman"/>
          <w:noProof/>
        </w:rPr>
        <w:t>r A, Garamszegi LZ, et al.</w:t>
      </w:r>
      <w:r w:rsidRPr="00013C4E">
        <w:rPr>
          <w:rFonts w:ascii="Times New Roman" w:hAnsi="Times New Roman" w:cs="Times New Roman"/>
          <w:noProof/>
        </w:rPr>
        <w:t xml:space="preserve"> Using the BirdTree.org website to obtain robust phylogenies for avian comparative studies: a primer. Curr Zool </w:t>
      </w:r>
      <w:r w:rsidR="00013C4E" w:rsidRPr="00013C4E">
        <w:rPr>
          <w:rFonts w:ascii="Times New Roman" w:hAnsi="Times New Roman" w:cs="Times New Roman"/>
          <w:noProof/>
        </w:rPr>
        <w:t xml:space="preserve">2015; </w:t>
      </w:r>
      <w:r w:rsidRPr="00013C4E">
        <w:rPr>
          <w:rFonts w:ascii="Times New Roman" w:hAnsi="Times New Roman" w:cs="Times New Roman"/>
          <w:noProof/>
        </w:rPr>
        <w:t>61:</w:t>
      </w:r>
      <w:r w:rsidR="00013C4E" w:rsidRPr="00013C4E">
        <w:rPr>
          <w:rFonts w:ascii="Times New Roman" w:hAnsi="Times New Roman" w:cs="Times New Roman"/>
          <w:noProof/>
        </w:rPr>
        <w:t xml:space="preserve"> </w:t>
      </w:r>
      <w:r w:rsidRPr="00013C4E">
        <w:rPr>
          <w:rFonts w:ascii="Times New Roman" w:hAnsi="Times New Roman" w:cs="Times New Roman"/>
          <w:noProof/>
        </w:rPr>
        <w:t>959–965.</w:t>
      </w:r>
    </w:p>
    <w:p w14:paraId="4E7A4025" w14:textId="13E23CBE" w:rsidR="001F32FE" w:rsidRPr="00013C4E" w:rsidRDefault="00013C4E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>Sukumaran J, Holder MT.</w:t>
      </w:r>
      <w:r w:rsidR="001F32FE" w:rsidRPr="00013C4E">
        <w:rPr>
          <w:rFonts w:ascii="Times New Roman" w:hAnsi="Times New Roman" w:cs="Times New Roman"/>
          <w:noProof/>
        </w:rPr>
        <w:t xml:space="preserve"> DendroPy: A Python library for phylogenetic computing. Bioinformatics</w:t>
      </w:r>
      <w:r w:rsidRPr="00013C4E">
        <w:rPr>
          <w:rFonts w:ascii="Times New Roman" w:hAnsi="Times New Roman" w:cs="Times New Roman"/>
          <w:noProof/>
        </w:rPr>
        <w:t>.</w:t>
      </w:r>
      <w:r w:rsidR="001F32FE" w:rsidRPr="00013C4E">
        <w:rPr>
          <w:rFonts w:ascii="Times New Roman" w:hAnsi="Times New Roman" w:cs="Times New Roman"/>
          <w:noProof/>
        </w:rPr>
        <w:t xml:space="preserve"> </w:t>
      </w:r>
      <w:r w:rsidRPr="00013C4E">
        <w:rPr>
          <w:rFonts w:ascii="Times New Roman" w:hAnsi="Times New Roman" w:cs="Times New Roman"/>
          <w:noProof/>
        </w:rPr>
        <w:t xml:space="preserve">2010; </w:t>
      </w:r>
      <w:r w:rsidR="001F32FE" w:rsidRPr="00013C4E">
        <w:rPr>
          <w:rFonts w:ascii="Times New Roman" w:hAnsi="Times New Roman" w:cs="Times New Roman"/>
          <w:noProof/>
        </w:rPr>
        <w:t>26:</w:t>
      </w:r>
      <w:r w:rsidRPr="00013C4E">
        <w:rPr>
          <w:rFonts w:ascii="Times New Roman" w:hAnsi="Times New Roman" w:cs="Times New Roman"/>
          <w:noProof/>
        </w:rPr>
        <w:t xml:space="preserve"> </w:t>
      </w:r>
      <w:r w:rsidR="001F32FE" w:rsidRPr="00013C4E">
        <w:rPr>
          <w:rFonts w:ascii="Times New Roman" w:hAnsi="Times New Roman" w:cs="Times New Roman"/>
          <w:noProof/>
        </w:rPr>
        <w:t>1569–1571.</w:t>
      </w:r>
    </w:p>
    <w:p w14:paraId="448141C8" w14:textId="29FDEF1A" w:rsidR="00250D11" w:rsidRPr="00013C4E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v. </w:t>
      </w:r>
      <w:r w:rsidR="00250D11" w:rsidRPr="00013C4E">
        <w:rPr>
          <w:rFonts w:ascii="Times New Roman" w:hAnsi="Times New Roman" w:cs="Times New Roman"/>
          <w:noProof/>
        </w:rPr>
        <w:t>Troscianko J, von Baye</w:t>
      </w:r>
      <w:r w:rsidR="00013C4E" w:rsidRPr="00013C4E">
        <w:rPr>
          <w:rFonts w:ascii="Times New Roman" w:hAnsi="Times New Roman" w:cs="Times New Roman"/>
          <w:noProof/>
        </w:rPr>
        <w:t>rn AMP, Chappell J, et al.</w:t>
      </w:r>
      <w:r w:rsidR="00250D11" w:rsidRPr="00013C4E">
        <w:rPr>
          <w:rFonts w:ascii="Times New Roman" w:hAnsi="Times New Roman" w:cs="Times New Roman"/>
          <w:noProof/>
        </w:rPr>
        <w:t xml:space="preserve"> Extreme binocular vision and a straight bill facilitate tool use in New Caledonian crows. Nat Commun</w:t>
      </w:r>
      <w:r w:rsidR="00013C4E" w:rsidRPr="00013C4E">
        <w:rPr>
          <w:rFonts w:ascii="Times New Roman" w:hAnsi="Times New Roman" w:cs="Times New Roman"/>
          <w:noProof/>
        </w:rPr>
        <w:t>. 2012;</w:t>
      </w:r>
      <w:r w:rsidR="00250D11" w:rsidRPr="00013C4E">
        <w:rPr>
          <w:rFonts w:ascii="Times New Roman" w:hAnsi="Times New Roman" w:cs="Times New Roman"/>
          <w:noProof/>
        </w:rPr>
        <w:t xml:space="preserve"> 3:</w:t>
      </w:r>
      <w:r w:rsidR="00013C4E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1110.</w:t>
      </w:r>
    </w:p>
    <w:p w14:paraId="2DC57830" w14:textId="4DC4A64E" w:rsidR="00250D11" w:rsidRDefault="00932098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013C4E">
        <w:rPr>
          <w:rFonts w:ascii="Times New Roman" w:hAnsi="Times New Roman" w:cs="Times New Roman"/>
          <w:noProof/>
        </w:rPr>
        <w:t xml:space="preserve">w. </w:t>
      </w:r>
      <w:r w:rsidR="00250D11" w:rsidRPr="00013C4E">
        <w:rPr>
          <w:rFonts w:ascii="Times New Roman" w:hAnsi="Times New Roman" w:cs="Times New Roman"/>
          <w:noProof/>
        </w:rPr>
        <w:t>Tyrrell LP, Moore BA, Loft</w:t>
      </w:r>
      <w:r w:rsidR="00013C4E" w:rsidRPr="00013C4E">
        <w:rPr>
          <w:rFonts w:ascii="Times New Roman" w:hAnsi="Times New Roman" w:cs="Times New Roman"/>
          <w:noProof/>
        </w:rPr>
        <w:t>is C, Fernández-Juricic E.</w:t>
      </w:r>
      <w:r w:rsidR="00250D11" w:rsidRPr="00013C4E">
        <w:rPr>
          <w:rFonts w:ascii="Times New Roman" w:hAnsi="Times New Roman" w:cs="Times New Roman"/>
          <w:noProof/>
        </w:rPr>
        <w:t xml:space="preserve"> Looking above the prairie: localized and upward acute vision in a native grassland bird. Sci Rep</w:t>
      </w:r>
      <w:r w:rsidR="00013C4E" w:rsidRPr="00013C4E">
        <w:rPr>
          <w:rFonts w:ascii="Times New Roman" w:hAnsi="Times New Roman" w:cs="Times New Roman"/>
          <w:noProof/>
        </w:rPr>
        <w:t>. 2013;</w:t>
      </w:r>
      <w:r w:rsidR="00250D11" w:rsidRPr="00013C4E">
        <w:rPr>
          <w:rFonts w:ascii="Times New Roman" w:hAnsi="Times New Roman" w:cs="Times New Roman"/>
          <w:noProof/>
        </w:rPr>
        <w:t xml:space="preserve"> 3:</w:t>
      </w:r>
      <w:r w:rsidR="00013C4E" w:rsidRPr="00013C4E">
        <w:rPr>
          <w:rFonts w:ascii="Times New Roman" w:hAnsi="Times New Roman" w:cs="Times New Roman"/>
          <w:noProof/>
        </w:rPr>
        <w:t xml:space="preserve"> </w:t>
      </w:r>
      <w:r w:rsidR="00250D11" w:rsidRPr="00013C4E">
        <w:rPr>
          <w:rFonts w:ascii="Times New Roman" w:hAnsi="Times New Roman" w:cs="Times New Roman"/>
          <w:noProof/>
        </w:rPr>
        <w:t>3231.</w:t>
      </w:r>
    </w:p>
    <w:p w14:paraId="6F004AB8" w14:textId="77777777" w:rsidR="008F0BBA" w:rsidRDefault="008F0BBA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</w:p>
    <w:p w14:paraId="432BAAA4" w14:textId="4AAA2584" w:rsidR="008F0BBA" w:rsidRDefault="008F0BBA" w:rsidP="00250D11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br w:type="page"/>
      </w:r>
    </w:p>
    <w:p w14:paraId="7C6E17E2" w14:textId="77777777" w:rsidR="008F0BBA" w:rsidRPr="00013C4E" w:rsidRDefault="008F0BBA" w:rsidP="008F0BBA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</w:rPr>
      </w:pPr>
    </w:p>
    <w:p w14:paraId="16881559" w14:textId="1B8C4887" w:rsidR="00250D11" w:rsidRDefault="00250D11" w:rsidP="00250D11">
      <w:pPr>
        <w:spacing w:line="360" w:lineRule="auto"/>
        <w:rPr>
          <w:rFonts w:ascii="Times New Roman" w:hAnsi="Times New Roman" w:cs="Times New Roman"/>
        </w:rPr>
      </w:pPr>
      <w:r w:rsidRPr="00013C4E">
        <w:rPr>
          <w:rFonts w:ascii="Times New Roman" w:hAnsi="Times New Roman" w:cs="Times New Roman"/>
        </w:rPr>
        <w:fldChar w:fldCharType="end"/>
      </w:r>
      <w:r w:rsidR="008F0BBA">
        <w:rPr>
          <w:rFonts w:ascii="Times New Roman" w:hAnsi="Times New Roman" w:cs="Times New Roman"/>
        </w:rPr>
        <w:t>SPECIMEN INFORMATION</w:t>
      </w:r>
    </w:p>
    <w:p w14:paraId="703AD1B7" w14:textId="42EDAE20" w:rsidR="008F0BBA" w:rsidRDefault="008F0BBA" w:rsidP="00250D11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 live animals were </w:t>
      </w:r>
      <w:r w:rsidRPr="008F0BBA">
        <w:rPr>
          <w:rFonts w:ascii="Times New Roman" w:hAnsi="Times New Roman" w:cs="Times New Roman"/>
        </w:rPr>
        <w:t>used in this study. All visual field data was gathered from previously published literature. All morphological measurements were obtained from specimens</w:t>
      </w:r>
      <w:r w:rsidR="00A31EF3">
        <w:rPr>
          <w:rFonts w:ascii="Times New Roman" w:hAnsi="Times New Roman" w:cs="Times New Roman"/>
        </w:rPr>
        <w:t xml:space="preserve"> that are accessible</w:t>
      </w:r>
      <w:r>
        <w:rPr>
          <w:rFonts w:ascii="Times New Roman" w:hAnsi="Times New Roman" w:cs="Times New Roman"/>
        </w:rPr>
        <w:t xml:space="preserve"> in the Bir</w:t>
      </w:r>
      <w:r w:rsidR="00A31EF3">
        <w:rPr>
          <w:rFonts w:ascii="Times New Roman" w:hAnsi="Times New Roman" w:cs="Times New Roman"/>
        </w:rPr>
        <w:t>d Specimen Collection</w:t>
      </w:r>
      <w:r w:rsidRPr="008F0BBA">
        <w:rPr>
          <w:rFonts w:ascii="Times New Roman" w:hAnsi="Times New Roman" w:cs="Times New Roman"/>
        </w:rPr>
        <w:t xml:space="preserve"> </w:t>
      </w:r>
      <w:r w:rsidR="00A31EF3">
        <w:rPr>
          <w:rFonts w:ascii="Times New Roman" w:hAnsi="Times New Roman" w:cs="Times New Roman"/>
        </w:rPr>
        <w:t xml:space="preserve">permanent repository </w:t>
      </w:r>
      <w:r w:rsidRPr="008F0BBA">
        <w:rPr>
          <w:rFonts w:ascii="Times New Roman" w:hAnsi="Times New Roman" w:cs="Times New Roman"/>
        </w:rPr>
        <w:t>at the Field Museum of Natural History in Chicago, IL, USA.</w:t>
      </w:r>
      <w:r w:rsidR="00A31EF3">
        <w:rPr>
          <w:rFonts w:ascii="Times New Roman" w:hAnsi="Times New Roman" w:cs="Times New Roman"/>
        </w:rPr>
        <w:t xml:space="preserve"> Specimen numbers can be found below.</w:t>
      </w:r>
    </w:p>
    <w:p w14:paraId="6307F277" w14:textId="77777777" w:rsidR="00A31EF3" w:rsidRDefault="00A31EF3" w:rsidP="00250D11">
      <w:pPr>
        <w:spacing w:line="360" w:lineRule="auto"/>
        <w:rPr>
          <w:rFonts w:ascii="Times New Roman" w:hAnsi="Times New Roman" w:cs="Times New Roman"/>
        </w:rPr>
      </w:pPr>
    </w:p>
    <w:tbl>
      <w:tblPr>
        <w:tblW w:w="4867" w:type="pct"/>
        <w:tblLayout w:type="fixed"/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1963"/>
        <w:gridCol w:w="2357"/>
        <w:gridCol w:w="899"/>
        <w:gridCol w:w="805"/>
        <w:gridCol w:w="170"/>
        <w:gridCol w:w="548"/>
        <w:gridCol w:w="986"/>
        <w:gridCol w:w="629"/>
        <w:gridCol w:w="894"/>
      </w:tblGrid>
      <w:tr w:rsidR="005F658C" w14:paraId="31999FBA" w14:textId="77777777" w:rsidTr="00E0403C">
        <w:trPr>
          <w:trHeight w:val="300"/>
          <w:tblHeader/>
          <w:ins w:id="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D482A" w14:textId="77777777" w:rsidR="00105E6E" w:rsidRPr="002A3971" w:rsidRDefault="00105E6E" w:rsidP="002A3971">
            <w:pPr>
              <w:jc w:val="center"/>
              <w:rPr>
                <w:ins w:id="1" w:author="Luke Tyrrell" w:date="2017-02-22T12:19:00Z"/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</w:rPr>
            </w:pPr>
            <w:ins w:id="2" w:author="Luke Tyrrell" w:date="2017-02-22T12:19:00Z">
              <w:r w:rsidRPr="002A3971"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Common nam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63B1C" w14:textId="77777777" w:rsidR="00105E6E" w:rsidRPr="002A3971" w:rsidRDefault="00105E6E" w:rsidP="002A3971">
            <w:pPr>
              <w:jc w:val="center"/>
              <w:rPr>
                <w:ins w:id="3" w:author="Luke Tyrrell" w:date="2017-02-22T12:19:00Z"/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</w:rPr>
            </w:pPr>
            <w:ins w:id="4" w:author="Luke Tyrrell" w:date="2017-02-22T12:19:00Z">
              <w:r w:rsidRPr="002A3971"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Species name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6A8CC" w14:textId="77777777" w:rsidR="00105E6E" w:rsidRPr="002A3971" w:rsidRDefault="00105E6E" w:rsidP="002A3971">
            <w:pPr>
              <w:jc w:val="center"/>
              <w:rPr>
                <w:ins w:id="5" w:author="Luke Tyrrell" w:date="2017-02-22T12:19:00Z"/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</w:rPr>
            </w:pPr>
            <w:ins w:id="6" w:author="Luke Tyrrell" w:date="2017-02-22T12:19:00Z">
              <w:r w:rsidRPr="002A3971"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Specimen ID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644E4" w14:textId="336F9DE0" w:rsidR="00105E6E" w:rsidRPr="002A3971" w:rsidRDefault="002A3971" w:rsidP="002A3971">
            <w:pPr>
              <w:jc w:val="center"/>
              <w:rPr>
                <w:ins w:id="7" w:author="Luke Tyrrell" w:date="2017-02-22T12:19:00Z"/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</w:rPr>
            </w:pPr>
            <w:ins w:id="8" w:author="Luke Tyrrell" w:date="2017-02-22T12:19:00Z">
              <w:r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E</w:t>
              </w:r>
              <w:r w:rsidR="00105E6E" w:rsidRPr="002A3971"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ye to beak tip (mm)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DD42A" w14:textId="725BBB67" w:rsidR="00105E6E" w:rsidRPr="002A3971" w:rsidRDefault="002A3971" w:rsidP="002A3971">
            <w:pPr>
              <w:jc w:val="center"/>
              <w:rPr>
                <w:ins w:id="9" w:author="Luke Tyrrell" w:date="2017-02-22T12:19:00Z"/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</w:rPr>
            </w:pPr>
            <w:ins w:id="10" w:author="Luke Tyrrell" w:date="2017-02-22T12:19:00Z">
              <w:r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B</w:t>
              </w:r>
              <w:r w:rsidR="00105E6E" w:rsidRPr="002A3971"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eak length (mm)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13A55" w14:textId="77777777" w:rsidR="00105E6E" w:rsidRPr="002A3971" w:rsidRDefault="00105E6E" w:rsidP="002A3971">
            <w:pPr>
              <w:jc w:val="center"/>
              <w:rPr>
                <w:ins w:id="11" w:author="Luke Tyrrell" w:date="2017-02-22T12:19:00Z"/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</w:rPr>
            </w:pPr>
            <w:ins w:id="12" w:author="Luke Tyrrell" w:date="2017-02-22T12:19:00Z">
              <w:r w:rsidRPr="002A3971"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internodal distance (mm)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79802" w14:textId="49A88D49" w:rsidR="00105E6E" w:rsidRPr="002A3971" w:rsidRDefault="002A3971" w:rsidP="002A3971">
            <w:pPr>
              <w:jc w:val="center"/>
              <w:rPr>
                <w:ins w:id="13" w:author="Luke Tyrrell" w:date="2017-02-22T12:19:00Z"/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</w:rPr>
            </w:pPr>
            <w:ins w:id="14" w:author="Luke Tyrrell" w:date="2017-02-22T12:19:00Z">
              <w:r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S</w:t>
              </w:r>
              <w:r w:rsidR="00105E6E" w:rsidRPr="002A3971"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kull width (mm)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F695B" w14:textId="4185DAF6" w:rsidR="00105E6E" w:rsidRPr="002A3971" w:rsidRDefault="002A3971" w:rsidP="002A3971">
            <w:pPr>
              <w:jc w:val="center"/>
              <w:rPr>
                <w:ins w:id="15" w:author="Luke Tyrrell" w:date="2017-02-22T12:19:00Z"/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</w:rPr>
            </w:pPr>
            <w:ins w:id="16" w:author="Luke Tyrrell" w:date="2017-02-22T12:19:00Z">
              <w:r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S</w:t>
              </w:r>
              <w:r w:rsidR="00105E6E" w:rsidRPr="002A3971">
                <w:rPr>
                  <w:rFonts w:ascii="Calibri" w:eastAsia="Times New Roman" w:hAnsi="Calibri" w:cs="Times New Roman"/>
                  <w:b/>
                  <w:bCs/>
                  <w:color w:val="000000"/>
                  <w:sz w:val="16"/>
                  <w:szCs w:val="16"/>
                </w:rPr>
                <w:t>ex</w:t>
              </w:r>
            </w:ins>
          </w:p>
        </w:tc>
      </w:tr>
      <w:tr w:rsidR="005F658C" w14:paraId="74BDAB81" w14:textId="77777777" w:rsidTr="00E0403C">
        <w:trPr>
          <w:trHeight w:val="216"/>
          <w:ins w:id="1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169F9" w14:textId="77777777" w:rsidR="00105E6E" w:rsidRPr="00105E6E" w:rsidRDefault="00105E6E">
            <w:pPr>
              <w:rPr>
                <w:ins w:id="1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ooper's Haw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B79A1" w14:textId="77777777" w:rsidR="00105E6E" w:rsidRPr="00105E6E" w:rsidRDefault="00105E6E">
            <w:pPr>
              <w:rPr>
                <w:ins w:id="2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ccipiter cooperii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5FF37" w14:textId="77777777" w:rsidR="00105E6E" w:rsidRPr="002A3971" w:rsidRDefault="00105E6E">
            <w:pPr>
              <w:jc w:val="right"/>
              <w:rPr>
                <w:ins w:id="2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683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C9FD8" w14:textId="77777777" w:rsidR="00105E6E" w:rsidRPr="002A3971" w:rsidRDefault="00105E6E">
            <w:pPr>
              <w:jc w:val="right"/>
              <w:rPr>
                <w:ins w:id="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.8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D0A84" w14:textId="77777777" w:rsidR="00105E6E" w:rsidRPr="002A3971" w:rsidRDefault="00105E6E">
            <w:pPr>
              <w:jc w:val="right"/>
              <w:rPr>
                <w:ins w:id="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4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95D45" w14:textId="77777777" w:rsidR="00105E6E" w:rsidRPr="002A3971" w:rsidRDefault="00105E6E">
            <w:pPr>
              <w:jc w:val="right"/>
              <w:rPr>
                <w:ins w:id="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7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BE873" w14:textId="77777777" w:rsidR="00105E6E" w:rsidRPr="002A3971" w:rsidRDefault="00105E6E">
            <w:pPr>
              <w:jc w:val="right"/>
              <w:rPr>
                <w:ins w:id="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.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14917" w14:textId="77777777" w:rsidR="00105E6E" w:rsidRPr="00105E6E" w:rsidRDefault="00105E6E">
            <w:pPr>
              <w:rPr>
                <w:ins w:id="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C207DC6" w14:textId="77777777" w:rsidTr="00E0403C">
        <w:trPr>
          <w:trHeight w:val="216"/>
          <w:ins w:id="3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95DE3" w14:textId="77777777" w:rsidR="00105E6E" w:rsidRPr="00105E6E" w:rsidRDefault="00105E6E">
            <w:pPr>
              <w:rPr>
                <w:ins w:id="3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ooper's Haw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3A835" w14:textId="77777777" w:rsidR="00105E6E" w:rsidRPr="00105E6E" w:rsidRDefault="00105E6E">
            <w:pPr>
              <w:rPr>
                <w:ins w:id="3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3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ccipiter cooperii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8AB75" w14:textId="77777777" w:rsidR="00105E6E" w:rsidRPr="002A3971" w:rsidRDefault="00105E6E">
            <w:pPr>
              <w:jc w:val="right"/>
              <w:rPr>
                <w:ins w:id="3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864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675CE" w14:textId="77777777" w:rsidR="00105E6E" w:rsidRPr="002A3971" w:rsidRDefault="00105E6E">
            <w:pPr>
              <w:jc w:val="right"/>
              <w:rPr>
                <w:ins w:id="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.39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2328E" w14:textId="77777777" w:rsidR="00105E6E" w:rsidRPr="002A3971" w:rsidRDefault="00105E6E">
            <w:pPr>
              <w:jc w:val="right"/>
              <w:rPr>
                <w:ins w:id="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2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A5FCF" w14:textId="77777777" w:rsidR="00105E6E" w:rsidRPr="002A3971" w:rsidRDefault="00105E6E">
            <w:pPr>
              <w:jc w:val="right"/>
              <w:rPr>
                <w:ins w:id="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A432A" w14:textId="77777777" w:rsidR="00105E6E" w:rsidRPr="002A3971" w:rsidRDefault="00105E6E">
            <w:pPr>
              <w:jc w:val="right"/>
              <w:rPr>
                <w:ins w:id="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.6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FA096" w14:textId="77777777" w:rsidR="00105E6E" w:rsidRPr="00105E6E" w:rsidRDefault="00105E6E">
            <w:pPr>
              <w:rPr>
                <w:ins w:id="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4CB3FE3C" w14:textId="77777777" w:rsidTr="00E0403C">
        <w:trPr>
          <w:trHeight w:val="216"/>
          <w:ins w:id="5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5E241" w14:textId="77777777" w:rsidR="00105E6E" w:rsidRPr="00105E6E" w:rsidRDefault="00105E6E">
            <w:pPr>
              <w:rPr>
                <w:ins w:id="5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ooper's Haw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5C2D6" w14:textId="77777777" w:rsidR="00105E6E" w:rsidRPr="00105E6E" w:rsidRDefault="00105E6E">
            <w:pPr>
              <w:rPr>
                <w:ins w:id="5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5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ccipiter cooperii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062E3" w14:textId="77777777" w:rsidR="00105E6E" w:rsidRPr="002A3971" w:rsidRDefault="00105E6E">
            <w:pPr>
              <w:jc w:val="right"/>
              <w:rPr>
                <w:ins w:id="5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2437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E5B75" w14:textId="77777777" w:rsidR="00105E6E" w:rsidRPr="002A3971" w:rsidRDefault="00105E6E">
            <w:pPr>
              <w:jc w:val="right"/>
              <w:rPr>
                <w:ins w:id="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.2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76BCC" w14:textId="77777777" w:rsidR="00105E6E" w:rsidRPr="002A3971" w:rsidRDefault="00105E6E">
            <w:pPr>
              <w:jc w:val="right"/>
              <w:rPr>
                <w:ins w:id="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0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F5837" w14:textId="77777777" w:rsidR="00105E6E" w:rsidRPr="002A3971" w:rsidRDefault="00105E6E">
            <w:pPr>
              <w:jc w:val="right"/>
              <w:rPr>
                <w:ins w:id="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8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7E70F" w14:textId="77777777" w:rsidR="00105E6E" w:rsidRPr="002A3971" w:rsidRDefault="00105E6E">
            <w:pPr>
              <w:jc w:val="right"/>
              <w:rPr>
                <w:ins w:id="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4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80351" w14:textId="77777777" w:rsidR="00105E6E" w:rsidRPr="00105E6E" w:rsidRDefault="00105E6E">
            <w:pPr>
              <w:rPr>
                <w:ins w:id="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593C61C" w14:textId="77777777" w:rsidTr="00E0403C">
        <w:trPr>
          <w:trHeight w:val="216"/>
          <w:ins w:id="6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D2C66" w14:textId="77777777" w:rsidR="00105E6E" w:rsidRPr="00105E6E" w:rsidRDefault="00105E6E">
            <w:pPr>
              <w:rPr>
                <w:ins w:id="6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ooper's Haw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D0E69" w14:textId="77777777" w:rsidR="00105E6E" w:rsidRPr="00105E6E" w:rsidRDefault="00105E6E">
            <w:pPr>
              <w:rPr>
                <w:ins w:id="7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7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ccipiter cooperii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EA551" w14:textId="77777777" w:rsidR="00105E6E" w:rsidRPr="002A3971" w:rsidRDefault="00105E6E">
            <w:pPr>
              <w:jc w:val="right"/>
              <w:rPr>
                <w:ins w:id="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520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8DFBB" w14:textId="77777777" w:rsidR="00105E6E" w:rsidRPr="002A3971" w:rsidRDefault="00105E6E">
            <w:pPr>
              <w:jc w:val="right"/>
              <w:rPr>
                <w:ins w:id="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5.0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BD178" w14:textId="77777777" w:rsidR="00105E6E" w:rsidRPr="002A3971" w:rsidRDefault="00105E6E">
            <w:pPr>
              <w:jc w:val="right"/>
              <w:rPr>
                <w:ins w:id="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5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F957A" w14:textId="77777777" w:rsidR="00105E6E" w:rsidRPr="002A3971" w:rsidRDefault="00105E6E">
            <w:pPr>
              <w:jc w:val="right"/>
              <w:rPr>
                <w:ins w:id="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9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63B98" w14:textId="77777777" w:rsidR="00105E6E" w:rsidRPr="002A3971" w:rsidRDefault="00105E6E">
            <w:pPr>
              <w:jc w:val="right"/>
              <w:rPr>
                <w:ins w:id="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.3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8FAA0" w14:textId="77777777" w:rsidR="00105E6E" w:rsidRPr="00105E6E" w:rsidRDefault="00105E6E">
            <w:pPr>
              <w:rPr>
                <w:ins w:id="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4D35C55B" w14:textId="77777777" w:rsidTr="00E0403C">
        <w:trPr>
          <w:trHeight w:val="216"/>
          <w:ins w:id="8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3EEEB" w14:textId="77777777" w:rsidR="00105E6E" w:rsidRPr="00105E6E" w:rsidRDefault="00105E6E">
            <w:pPr>
              <w:rPr>
                <w:ins w:id="8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Northern Shovel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1A9E7" w14:textId="77777777" w:rsidR="00105E6E" w:rsidRPr="00105E6E" w:rsidRDefault="00105E6E">
            <w:pPr>
              <w:rPr>
                <w:ins w:id="8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8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clypeat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FD86A" w14:textId="77777777" w:rsidR="00105E6E" w:rsidRPr="002A3971" w:rsidRDefault="00105E6E">
            <w:pPr>
              <w:jc w:val="right"/>
              <w:rPr>
                <w:ins w:id="9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047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E17A7" w14:textId="77777777" w:rsidR="00105E6E" w:rsidRPr="002A3971" w:rsidRDefault="00105E6E">
            <w:pPr>
              <w:jc w:val="right"/>
              <w:rPr>
                <w:ins w:id="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8.09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E1D8A" w14:textId="77777777" w:rsidR="00105E6E" w:rsidRPr="002A3971" w:rsidRDefault="00105E6E">
            <w:pPr>
              <w:jc w:val="right"/>
              <w:rPr>
                <w:ins w:id="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7.8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FFB22" w14:textId="77777777" w:rsidR="00105E6E" w:rsidRPr="002A3971" w:rsidRDefault="00105E6E">
            <w:pPr>
              <w:jc w:val="right"/>
              <w:rPr>
                <w:ins w:id="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3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207D5" w14:textId="77777777" w:rsidR="00105E6E" w:rsidRPr="002A3971" w:rsidRDefault="00105E6E">
            <w:pPr>
              <w:jc w:val="right"/>
              <w:rPr>
                <w:ins w:id="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8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32240" w14:textId="77777777" w:rsidR="00105E6E" w:rsidRPr="00105E6E" w:rsidRDefault="00105E6E">
            <w:pPr>
              <w:rPr>
                <w:ins w:id="1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F8195F3" w14:textId="77777777" w:rsidTr="00E0403C">
        <w:trPr>
          <w:trHeight w:val="216"/>
          <w:ins w:id="10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11CEC" w14:textId="77777777" w:rsidR="00105E6E" w:rsidRPr="00105E6E" w:rsidRDefault="00105E6E">
            <w:pPr>
              <w:rPr>
                <w:ins w:id="10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Northern Shovel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F5843" w14:textId="77777777" w:rsidR="00105E6E" w:rsidRPr="00105E6E" w:rsidRDefault="00105E6E">
            <w:pPr>
              <w:rPr>
                <w:ins w:id="10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0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clypeat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C39B" w14:textId="77777777" w:rsidR="00105E6E" w:rsidRPr="002A3971" w:rsidRDefault="00105E6E">
            <w:pPr>
              <w:jc w:val="right"/>
              <w:rPr>
                <w:ins w:id="10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622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1CCCE" w14:textId="77777777" w:rsidR="00105E6E" w:rsidRPr="002A3971" w:rsidRDefault="00105E6E">
            <w:pPr>
              <w:jc w:val="right"/>
              <w:rPr>
                <w:ins w:id="1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8.9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AB6DA" w14:textId="77777777" w:rsidR="00105E6E" w:rsidRPr="002A3971" w:rsidRDefault="00105E6E">
            <w:pPr>
              <w:jc w:val="right"/>
              <w:rPr>
                <w:ins w:id="1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3.6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5B5FD" w14:textId="77777777" w:rsidR="00105E6E" w:rsidRPr="002A3971" w:rsidRDefault="00105E6E">
            <w:pPr>
              <w:jc w:val="right"/>
              <w:rPr>
                <w:ins w:id="1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7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3A139" w14:textId="77777777" w:rsidR="00105E6E" w:rsidRPr="002A3971" w:rsidRDefault="00105E6E">
            <w:pPr>
              <w:jc w:val="right"/>
              <w:rPr>
                <w:ins w:id="1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4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CDA5A" w14:textId="77777777" w:rsidR="00105E6E" w:rsidRPr="00105E6E" w:rsidRDefault="00105E6E">
            <w:pPr>
              <w:rPr>
                <w:ins w:id="1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51C250AB" w14:textId="77777777" w:rsidTr="00E0403C">
        <w:trPr>
          <w:trHeight w:val="216"/>
          <w:ins w:id="11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24A4B" w14:textId="77777777" w:rsidR="00105E6E" w:rsidRPr="00105E6E" w:rsidRDefault="00105E6E">
            <w:pPr>
              <w:rPr>
                <w:ins w:id="12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Northern Shovel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8EFDE" w14:textId="77777777" w:rsidR="00105E6E" w:rsidRPr="00105E6E" w:rsidRDefault="00105E6E">
            <w:pPr>
              <w:rPr>
                <w:ins w:id="12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2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clypeat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70292" w14:textId="77777777" w:rsidR="00105E6E" w:rsidRPr="002A3971" w:rsidRDefault="00105E6E">
            <w:pPr>
              <w:jc w:val="right"/>
              <w:rPr>
                <w:ins w:id="1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5103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A7C98" w14:textId="77777777" w:rsidR="00105E6E" w:rsidRPr="002A3971" w:rsidRDefault="00105E6E">
            <w:pPr>
              <w:jc w:val="right"/>
              <w:rPr>
                <w:ins w:id="1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5.3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AC017" w14:textId="77777777" w:rsidR="00105E6E" w:rsidRPr="002A3971" w:rsidRDefault="00105E6E">
            <w:pPr>
              <w:jc w:val="right"/>
              <w:rPr>
                <w:ins w:id="1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2.1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80946" w14:textId="77777777" w:rsidR="00105E6E" w:rsidRPr="002A3971" w:rsidRDefault="00105E6E">
            <w:pPr>
              <w:jc w:val="right"/>
              <w:rPr>
                <w:ins w:id="1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4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890E2" w14:textId="77777777" w:rsidR="00105E6E" w:rsidRPr="002A3971" w:rsidRDefault="00105E6E">
            <w:pPr>
              <w:jc w:val="right"/>
              <w:rPr>
                <w:ins w:id="1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6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AE866" w14:textId="77777777" w:rsidR="00105E6E" w:rsidRPr="00105E6E" w:rsidRDefault="00105E6E">
            <w:pPr>
              <w:rPr>
                <w:ins w:id="1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4399F019" w14:textId="77777777" w:rsidTr="00E0403C">
        <w:trPr>
          <w:trHeight w:val="216"/>
          <w:ins w:id="13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D9221" w14:textId="77777777" w:rsidR="00105E6E" w:rsidRPr="00105E6E" w:rsidRDefault="00105E6E">
            <w:pPr>
              <w:rPr>
                <w:ins w:id="13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Northern Shovel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BC5F2" w14:textId="77777777" w:rsidR="00105E6E" w:rsidRPr="00105E6E" w:rsidRDefault="00105E6E">
            <w:pPr>
              <w:rPr>
                <w:ins w:id="13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4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clypeat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5931B" w14:textId="77777777" w:rsidR="00105E6E" w:rsidRPr="002A3971" w:rsidRDefault="00105E6E">
            <w:pPr>
              <w:jc w:val="right"/>
              <w:rPr>
                <w:ins w:id="1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6821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94381" w14:textId="77777777" w:rsidR="00105E6E" w:rsidRPr="002A3971" w:rsidRDefault="00105E6E">
            <w:pPr>
              <w:jc w:val="right"/>
              <w:rPr>
                <w:ins w:id="1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6.2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F9DC2" w14:textId="77777777" w:rsidR="00105E6E" w:rsidRPr="002A3971" w:rsidRDefault="00105E6E">
            <w:pPr>
              <w:jc w:val="right"/>
              <w:rPr>
                <w:ins w:id="1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8.6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3D28C" w14:textId="77777777" w:rsidR="00105E6E" w:rsidRPr="002A3971" w:rsidRDefault="00105E6E">
            <w:pPr>
              <w:jc w:val="right"/>
              <w:rPr>
                <w:ins w:id="1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1321C" w14:textId="77777777" w:rsidR="00105E6E" w:rsidRPr="002A3971" w:rsidRDefault="00105E6E">
            <w:pPr>
              <w:jc w:val="right"/>
              <w:rPr>
                <w:ins w:id="1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9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C0933" w14:textId="77777777" w:rsidR="00105E6E" w:rsidRPr="00105E6E" w:rsidRDefault="00105E6E">
            <w:pPr>
              <w:rPr>
                <w:ins w:id="1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75506164" w14:textId="77777777" w:rsidTr="00E0403C">
        <w:trPr>
          <w:trHeight w:val="216"/>
          <w:ins w:id="15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CD19E" w14:textId="77777777" w:rsidR="00105E6E" w:rsidRPr="00105E6E" w:rsidRDefault="00105E6E">
            <w:pPr>
              <w:rPr>
                <w:ins w:id="15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urasian Wige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24868" w14:textId="77777777" w:rsidR="00105E6E" w:rsidRPr="00105E6E" w:rsidRDefault="00105E6E">
            <w:pPr>
              <w:rPr>
                <w:ins w:id="15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5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penelope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0857C" w14:textId="77777777" w:rsidR="00105E6E" w:rsidRPr="002A3971" w:rsidRDefault="00105E6E">
            <w:pPr>
              <w:jc w:val="right"/>
              <w:rPr>
                <w:ins w:id="1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407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DDFBC" w14:textId="77777777" w:rsidR="00105E6E" w:rsidRPr="002A3971" w:rsidRDefault="00105E6E">
            <w:pPr>
              <w:jc w:val="right"/>
              <w:rPr>
                <w:ins w:id="1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5.0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CE22C" w14:textId="77777777" w:rsidR="00105E6E" w:rsidRPr="002A3971" w:rsidRDefault="00105E6E">
            <w:pPr>
              <w:jc w:val="right"/>
              <w:rPr>
                <w:ins w:id="1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.5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D98A3" w14:textId="77777777" w:rsidR="00105E6E" w:rsidRPr="002A3971" w:rsidRDefault="00105E6E">
            <w:pPr>
              <w:jc w:val="right"/>
              <w:rPr>
                <w:ins w:id="1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9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57936" w14:textId="77777777" w:rsidR="00105E6E" w:rsidRPr="002A3971" w:rsidRDefault="00105E6E">
            <w:pPr>
              <w:jc w:val="right"/>
              <w:rPr>
                <w:ins w:id="1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6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7D7D8" w14:textId="77777777" w:rsidR="00105E6E" w:rsidRPr="00105E6E" w:rsidRDefault="00105E6E">
            <w:pPr>
              <w:rPr>
                <w:ins w:id="1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5167536F" w14:textId="77777777" w:rsidTr="00E0403C">
        <w:trPr>
          <w:trHeight w:val="216"/>
          <w:ins w:id="17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5370F" w14:textId="77777777" w:rsidR="00105E6E" w:rsidRPr="00105E6E" w:rsidRDefault="00105E6E">
            <w:pPr>
              <w:rPr>
                <w:ins w:id="17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urasian Wige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E0C7E" w14:textId="77777777" w:rsidR="00105E6E" w:rsidRPr="00105E6E" w:rsidRDefault="00105E6E">
            <w:pPr>
              <w:rPr>
                <w:ins w:id="17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7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penelope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23A02" w14:textId="77777777" w:rsidR="00105E6E" w:rsidRPr="002A3971" w:rsidRDefault="00105E6E">
            <w:pPr>
              <w:jc w:val="right"/>
              <w:rPr>
                <w:ins w:id="1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559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8187E" w14:textId="77777777" w:rsidR="00105E6E" w:rsidRPr="002A3971" w:rsidRDefault="00105E6E">
            <w:pPr>
              <w:jc w:val="right"/>
              <w:rPr>
                <w:ins w:id="1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3.5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09BB3" w14:textId="77777777" w:rsidR="00105E6E" w:rsidRPr="002A3971" w:rsidRDefault="00105E6E">
            <w:pPr>
              <w:jc w:val="right"/>
              <w:rPr>
                <w:ins w:id="1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.6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1FAAA" w14:textId="77777777" w:rsidR="00105E6E" w:rsidRPr="002A3971" w:rsidRDefault="00105E6E">
            <w:pPr>
              <w:jc w:val="right"/>
              <w:rPr>
                <w:ins w:id="1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2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A4764" w14:textId="77777777" w:rsidR="00105E6E" w:rsidRPr="002A3971" w:rsidRDefault="00105E6E">
            <w:pPr>
              <w:jc w:val="right"/>
              <w:rPr>
                <w:ins w:id="1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6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19614" w14:textId="77777777" w:rsidR="00105E6E" w:rsidRPr="00105E6E" w:rsidRDefault="00105E6E">
            <w:pPr>
              <w:rPr>
                <w:ins w:id="1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4A09048C" w14:textId="77777777" w:rsidTr="00E0403C">
        <w:trPr>
          <w:trHeight w:val="216"/>
          <w:ins w:id="18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89ED2" w14:textId="77777777" w:rsidR="00105E6E" w:rsidRPr="00105E6E" w:rsidRDefault="00105E6E">
            <w:pPr>
              <w:rPr>
                <w:ins w:id="1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lard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19B6D" w14:textId="77777777" w:rsidR="00105E6E" w:rsidRPr="00105E6E" w:rsidRDefault="00105E6E">
            <w:pPr>
              <w:rPr>
                <w:ins w:id="18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9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platyrhyncho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4AD32" w14:textId="77777777" w:rsidR="00105E6E" w:rsidRPr="002A3971" w:rsidRDefault="00105E6E">
            <w:pPr>
              <w:jc w:val="right"/>
              <w:rPr>
                <w:ins w:id="19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863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50FBC" w14:textId="77777777" w:rsidR="00105E6E" w:rsidRPr="002A3971" w:rsidRDefault="00105E6E">
            <w:pPr>
              <w:jc w:val="right"/>
              <w:rPr>
                <w:ins w:id="19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1.4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97E74" w14:textId="77777777" w:rsidR="00105E6E" w:rsidRPr="002A3971" w:rsidRDefault="00105E6E">
            <w:pPr>
              <w:jc w:val="right"/>
              <w:rPr>
                <w:ins w:id="19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0.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51C35" w14:textId="77777777" w:rsidR="00105E6E" w:rsidRPr="002A3971" w:rsidRDefault="00105E6E">
            <w:pPr>
              <w:jc w:val="right"/>
              <w:rPr>
                <w:ins w:id="19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0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7DE97" w14:textId="77777777" w:rsidR="00105E6E" w:rsidRPr="002A3971" w:rsidRDefault="00105E6E">
            <w:pPr>
              <w:jc w:val="right"/>
              <w:rPr>
                <w:ins w:id="19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8.1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32FAE" w14:textId="77777777" w:rsidR="00105E6E" w:rsidRPr="00105E6E" w:rsidRDefault="00105E6E">
            <w:pPr>
              <w:rPr>
                <w:ins w:id="20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09FC5FB3" w14:textId="77777777" w:rsidTr="00E0403C">
        <w:trPr>
          <w:trHeight w:val="216"/>
          <w:ins w:id="20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03CA2" w14:textId="77777777" w:rsidR="00105E6E" w:rsidRPr="00105E6E" w:rsidRDefault="00105E6E">
            <w:pPr>
              <w:rPr>
                <w:ins w:id="2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lard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30185" w14:textId="77777777" w:rsidR="00105E6E" w:rsidRPr="00105E6E" w:rsidRDefault="00105E6E">
            <w:pPr>
              <w:rPr>
                <w:ins w:id="20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0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platyrhyncho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E3005" w14:textId="77777777" w:rsidR="00105E6E" w:rsidRPr="002A3971" w:rsidRDefault="00105E6E">
            <w:pPr>
              <w:jc w:val="right"/>
              <w:rPr>
                <w:ins w:id="20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645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50E73" w14:textId="77777777" w:rsidR="00105E6E" w:rsidRPr="002A3971" w:rsidRDefault="00105E6E">
            <w:pPr>
              <w:jc w:val="right"/>
              <w:rPr>
                <w:ins w:id="21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1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3.2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83B6D" w14:textId="77777777" w:rsidR="00105E6E" w:rsidRPr="002A3971" w:rsidRDefault="00105E6E">
            <w:pPr>
              <w:jc w:val="right"/>
              <w:rPr>
                <w:ins w:id="21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1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2.5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CA2EE" w14:textId="77777777" w:rsidR="00105E6E" w:rsidRPr="002A3971" w:rsidRDefault="00105E6E">
            <w:pPr>
              <w:jc w:val="right"/>
              <w:rPr>
                <w:ins w:id="21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1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2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37899" w14:textId="77777777" w:rsidR="00105E6E" w:rsidRPr="002A3971" w:rsidRDefault="00105E6E">
            <w:pPr>
              <w:jc w:val="right"/>
              <w:rPr>
                <w:ins w:id="21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1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8.9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67467" w14:textId="77777777" w:rsidR="00105E6E" w:rsidRPr="00105E6E" w:rsidRDefault="00105E6E">
            <w:pPr>
              <w:rPr>
                <w:ins w:id="21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1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A2D4BDA" w14:textId="77777777" w:rsidTr="00E0403C">
        <w:trPr>
          <w:trHeight w:val="216"/>
          <w:ins w:id="22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0060F" w14:textId="77777777" w:rsidR="00105E6E" w:rsidRPr="00105E6E" w:rsidRDefault="00105E6E">
            <w:pPr>
              <w:rPr>
                <w:ins w:id="2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2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lard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5317C" w14:textId="77777777" w:rsidR="00105E6E" w:rsidRPr="00105E6E" w:rsidRDefault="00105E6E">
            <w:pPr>
              <w:rPr>
                <w:ins w:id="22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2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platyrhyncho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83931" w14:textId="77777777" w:rsidR="00105E6E" w:rsidRPr="002A3971" w:rsidRDefault="00105E6E">
            <w:pPr>
              <w:jc w:val="right"/>
              <w:rPr>
                <w:ins w:id="22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2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841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6C9CB" w14:textId="77777777" w:rsidR="00105E6E" w:rsidRPr="002A3971" w:rsidRDefault="00105E6E">
            <w:pPr>
              <w:jc w:val="right"/>
              <w:rPr>
                <w:ins w:id="22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2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7.1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8450A" w14:textId="77777777" w:rsidR="00105E6E" w:rsidRPr="002A3971" w:rsidRDefault="00105E6E">
            <w:pPr>
              <w:jc w:val="right"/>
              <w:rPr>
                <w:ins w:id="22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3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4.1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D77BD" w14:textId="77777777" w:rsidR="00105E6E" w:rsidRPr="002A3971" w:rsidRDefault="00105E6E">
            <w:pPr>
              <w:jc w:val="right"/>
              <w:rPr>
                <w:ins w:id="23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3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9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73EBD" w14:textId="77777777" w:rsidR="00105E6E" w:rsidRPr="002A3971" w:rsidRDefault="00105E6E">
            <w:pPr>
              <w:jc w:val="right"/>
              <w:rPr>
                <w:ins w:id="23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3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6.64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EB186" w14:textId="77777777" w:rsidR="00105E6E" w:rsidRPr="00105E6E" w:rsidRDefault="00105E6E">
            <w:pPr>
              <w:rPr>
                <w:ins w:id="23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3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48AC1983" w14:textId="77777777" w:rsidTr="00E0403C">
        <w:trPr>
          <w:trHeight w:val="216"/>
          <w:ins w:id="23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3D2DE" w14:textId="77777777" w:rsidR="00105E6E" w:rsidRPr="00105E6E" w:rsidRDefault="00105E6E">
            <w:pPr>
              <w:rPr>
                <w:ins w:id="2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3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lard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D8557" w14:textId="77777777" w:rsidR="00105E6E" w:rsidRPr="00105E6E" w:rsidRDefault="00105E6E">
            <w:pPr>
              <w:rPr>
                <w:ins w:id="24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4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nas platyrhyncho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1034B" w14:textId="77777777" w:rsidR="00105E6E" w:rsidRPr="002A3971" w:rsidRDefault="00105E6E">
            <w:pPr>
              <w:jc w:val="right"/>
              <w:rPr>
                <w:ins w:id="24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4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517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81FED" w14:textId="77777777" w:rsidR="00105E6E" w:rsidRPr="002A3971" w:rsidRDefault="00105E6E">
            <w:pPr>
              <w:jc w:val="right"/>
              <w:rPr>
                <w:ins w:id="24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4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4.19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D9792" w14:textId="77777777" w:rsidR="00105E6E" w:rsidRPr="002A3971" w:rsidRDefault="00105E6E">
            <w:pPr>
              <w:jc w:val="right"/>
              <w:rPr>
                <w:ins w:id="24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4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7.1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C9906" w14:textId="77777777" w:rsidR="00105E6E" w:rsidRPr="002A3971" w:rsidRDefault="00105E6E">
            <w:pPr>
              <w:jc w:val="right"/>
              <w:rPr>
                <w:ins w:id="24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4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6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764FA" w14:textId="77777777" w:rsidR="00105E6E" w:rsidRPr="002A3971" w:rsidRDefault="00105E6E">
            <w:pPr>
              <w:jc w:val="right"/>
              <w:rPr>
                <w:ins w:id="25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5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8.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9B6F1" w14:textId="77777777" w:rsidR="00105E6E" w:rsidRPr="00105E6E" w:rsidRDefault="00105E6E">
            <w:pPr>
              <w:rPr>
                <w:ins w:id="25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5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4784FBD2" w14:textId="77777777" w:rsidTr="00E0403C">
        <w:trPr>
          <w:trHeight w:val="216"/>
          <w:ins w:id="25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B87E4" w14:textId="77777777" w:rsidR="00105E6E" w:rsidRPr="00105E6E" w:rsidRDefault="00105E6E">
            <w:pPr>
              <w:rPr>
                <w:ins w:id="2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5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quacco Her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8EC61" w14:textId="77777777" w:rsidR="00105E6E" w:rsidRPr="00105E6E" w:rsidRDefault="00105E6E">
            <w:pPr>
              <w:rPr>
                <w:ins w:id="25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5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rdeola ralloide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101B5" w14:textId="77777777" w:rsidR="00105E6E" w:rsidRPr="002A3971" w:rsidRDefault="00105E6E">
            <w:pPr>
              <w:jc w:val="right"/>
              <w:rPr>
                <w:ins w:id="25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6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370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B46A2" w14:textId="77777777" w:rsidR="00105E6E" w:rsidRPr="002A3971" w:rsidRDefault="00105E6E">
            <w:pPr>
              <w:jc w:val="right"/>
              <w:rPr>
                <w:ins w:id="26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6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6.7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19271" w14:textId="77777777" w:rsidR="00105E6E" w:rsidRPr="002A3971" w:rsidRDefault="00105E6E">
            <w:pPr>
              <w:jc w:val="right"/>
              <w:rPr>
                <w:ins w:id="26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6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7.4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BA781" w14:textId="77777777" w:rsidR="00105E6E" w:rsidRPr="002A3971" w:rsidRDefault="00105E6E">
            <w:pPr>
              <w:jc w:val="right"/>
              <w:rPr>
                <w:ins w:id="26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6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9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5F162" w14:textId="77777777" w:rsidR="00105E6E" w:rsidRPr="002A3971" w:rsidRDefault="00105E6E">
            <w:pPr>
              <w:jc w:val="right"/>
              <w:rPr>
                <w:ins w:id="26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6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2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A0596" w14:textId="77777777" w:rsidR="00105E6E" w:rsidRPr="00105E6E" w:rsidRDefault="00105E6E">
            <w:pPr>
              <w:rPr>
                <w:ins w:id="26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7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60A87CE" w14:textId="77777777" w:rsidTr="00E0403C">
        <w:trPr>
          <w:trHeight w:val="216"/>
          <w:ins w:id="27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D8732" w14:textId="77777777" w:rsidR="00105E6E" w:rsidRPr="00105E6E" w:rsidRDefault="00105E6E">
            <w:pPr>
              <w:rPr>
                <w:ins w:id="2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7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quacco Her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87630" w14:textId="77777777" w:rsidR="00105E6E" w:rsidRPr="00105E6E" w:rsidRDefault="00105E6E">
            <w:pPr>
              <w:rPr>
                <w:ins w:id="27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7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Ardeola ralloide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ACDED" w14:textId="77777777" w:rsidR="00105E6E" w:rsidRPr="002A3971" w:rsidRDefault="00105E6E">
            <w:pPr>
              <w:jc w:val="right"/>
              <w:rPr>
                <w:ins w:id="27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7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369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AE9AC" w14:textId="77777777" w:rsidR="00105E6E" w:rsidRPr="002A3971" w:rsidRDefault="00105E6E">
            <w:pPr>
              <w:jc w:val="right"/>
              <w:rPr>
                <w:ins w:id="27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7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6.08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32688" w14:textId="77777777" w:rsidR="00105E6E" w:rsidRPr="002A3971" w:rsidRDefault="00105E6E">
            <w:pPr>
              <w:jc w:val="right"/>
              <w:rPr>
                <w:ins w:id="28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8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5.9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9E7FB" w14:textId="77777777" w:rsidR="00105E6E" w:rsidRPr="002A3971" w:rsidRDefault="00105E6E">
            <w:pPr>
              <w:jc w:val="right"/>
              <w:rPr>
                <w:ins w:id="28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8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6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540FB" w14:textId="77777777" w:rsidR="00105E6E" w:rsidRPr="002A3971" w:rsidRDefault="00105E6E">
            <w:pPr>
              <w:jc w:val="right"/>
              <w:rPr>
                <w:ins w:id="28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8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1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AAAE2" w14:textId="77777777" w:rsidR="00105E6E" w:rsidRPr="00105E6E" w:rsidRDefault="00105E6E">
            <w:pPr>
              <w:rPr>
                <w:ins w:id="28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71E10B81" w14:textId="77777777" w:rsidTr="00E0403C">
        <w:trPr>
          <w:trHeight w:val="216"/>
          <w:ins w:id="28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AC4C" w14:textId="77777777" w:rsidR="00105E6E" w:rsidRPr="00105E6E" w:rsidRDefault="00105E6E">
            <w:pPr>
              <w:rPr>
                <w:ins w:id="28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8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Tufted Titmous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6BDDF" w14:textId="77777777" w:rsidR="00105E6E" w:rsidRPr="00105E6E" w:rsidRDefault="00105E6E">
            <w:pPr>
              <w:rPr>
                <w:ins w:id="29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9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aeolophus bicolo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EDAD2" w14:textId="77777777" w:rsidR="00105E6E" w:rsidRPr="002A3971" w:rsidRDefault="00105E6E">
            <w:pPr>
              <w:jc w:val="right"/>
              <w:rPr>
                <w:ins w:id="2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9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641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D76B7" w14:textId="77777777" w:rsidR="00105E6E" w:rsidRPr="002A3971" w:rsidRDefault="00105E6E">
            <w:pPr>
              <w:jc w:val="right"/>
              <w:rPr>
                <w:ins w:id="2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9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9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02ECF" w14:textId="77777777" w:rsidR="00105E6E" w:rsidRPr="002A3971" w:rsidRDefault="00105E6E">
            <w:pPr>
              <w:jc w:val="right"/>
              <w:rPr>
                <w:ins w:id="2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6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9D6E" w14:textId="77777777" w:rsidR="00105E6E" w:rsidRPr="002A3971" w:rsidRDefault="00105E6E">
            <w:pPr>
              <w:jc w:val="right"/>
              <w:rPr>
                <w:ins w:id="2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2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463D2" w14:textId="77777777" w:rsidR="00105E6E" w:rsidRPr="002A3971" w:rsidRDefault="00105E6E">
            <w:pPr>
              <w:jc w:val="right"/>
              <w:rPr>
                <w:ins w:id="3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2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6477B" w14:textId="77777777" w:rsidR="00105E6E" w:rsidRPr="00105E6E" w:rsidRDefault="00105E6E">
            <w:pPr>
              <w:rPr>
                <w:ins w:id="3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0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7EF1E970" w14:textId="77777777" w:rsidTr="00E0403C">
        <w:trPr>
          <w:trHeight w:val="216"/>
          <w:ins w:id="30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33B30" w14:textId="77777777" w:rsidR="00105E6E" w:rsidRPr="00105E6E" w:rsidRDefault="00105E6E">
            <w:pPr>
              <w:rPr>
                <w:ins w:id="30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0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Tufted Titmous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28CDD" w14:textId="77777777" w:rsidR="00105E6E" w:rsidRPr="00105E6E" w:rsidRDefault="00105E6E">
            <w:pPr>
              <w:rPr>
                <w:ins w:id="30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30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aeolophus bicolo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2A764" w14:textId="77777777" w:rsidR="00105E6E" w:rsidRPr="002A3971" w:rsidRDefault="00105E6E">
            <w:pPr>
              <w:jc w:val="right"/>
              <w:rPr>
                <w:ins w:id="3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1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641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C8E82" w14:textId="77777777" w:rsidR="00105E6E" w:rsidRPr="002A3971" w:rsidRDefault="00105E6E">
            <w:pPr>
              <w:jc w:val="right"/>
              <w:rPr>
                <w:ins w:id="3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1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3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3E047" w14:textId="77777777" w:rsidR="00105E6E" w:rsidRPr="002A3971" w:rsidRDefault="00105E6E">
            <w:pPr>
              <w:jc w:val="right"/>
              <w:rPr>
                <w:ins w:id="3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0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FCF79" w14:textId="77777777" w:rsidR="00105E6E" w:rsidRPr="002A3971" w:rsidRDefault="00105E6E">
            <w:pPr>
              <w:jc w:val="right"/>
              <w:rPr>
                <w:ins w:id="3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8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719F8" w14:textId="77777777" w:rsidR="00105E6E" w:rsidRPr="002A3971" w:rsidRDefault="00105E6E">
            <w:pPr>
              <w:jc w:val="right"/>
              <w:rPr>
                <w:ins w:id="3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5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BFDBC" w14:textId="77777777" w:rsidR="00105E6E" w:rsidRPr="00105E6E" w:rsidRDefault="00105E6E">
            <w:pPr>
              <w:rPr>
                <w:ins w:id="3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2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3DA90C4B" w14:textId="77777777" w:rsidTr="00E0403C">
        <w:trPr>
          <w:trHeight w:val="216"/>
          <w:ins w:id="32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56D38" w14:textId="77777777" w:rsidR="00105E6E" w:rsidRPr="00105E6E" w:rsidRDefault="00105E6E">
            <w:pPr>
              <w:rPr>
                <w:ins w:id="32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2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Tufted Titmous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BB6CF" w14:textId="77777777" w:rsidR="00105E6E" w:rsidRPr="00105E6E" w:rsidRDefault="00105E6E">
            <w:pPr>
              <w:rPr>
                <w:ins w:id="32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32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aeolophus bicolo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12F9E" w14:textId="77777777" w:rsidR="00105E6E" w:rsidRPr="002A3971" w:rsidRDefault="00105E6E">
            <w:pPr>
              <w:jc w:val="right"/>
              <w:rPr>
                <w:ins w:id="3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2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9535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C8329" w14:textId="77777777" w:rsidR="00105E6E" w:rsidRPr="002A3971" w:rsidRDefault="00105E6E">
            <w:pPr>
              <w:jc w:val="right"/>
              <w:rPr>
                <w:ins w:id="3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4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08FAB" w14:textId="77777777" w:rsidR="00105E6E" w:rsidRPr="002A3971" w:rsidRDefault="00105E6E">
            <w:pPr>
              <w:jc w:val="right"/>
              <w:rPr>
                <w:ins w:id="3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1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44972" w14:textId="77777777" w:rsidR="00105E6E" w:rsidRPr="002A3971" w:rsidRDefault="00105E6E">
            <w:pPr>
              <w:jc w:val="right"/>
              <w:rPr>
                <w:ins w:id="3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26856" w14:textId="77777777" w:rsidR="00105E6E" w:rsidRPr="002A3971" w:rsidRDefault="00105E6E">
            <w:pPr>
              <w:jc w:val="right"/>
              <w:rPr>
                <w:ins w:id="3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2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9A7DA" w14:textId="77777777" w:rsidR="00105E6E" w:rsidRPr="00105E6E" w:rsidRDefault="00105E6E">
            <w:pPr>
              <w:rPr>
                <w:ins w:id="3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3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05DA022D" w14:textId="77777777" w:rsidTr="00E0403C">
        <w:trPr>
          <w:trHeight w:val="216"/>
          <w:ins w:id="33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978A2" w14:textId="77777777" w:rsidR="00105E6E" w:rsidRPr="00105E6E" w:rsidRDefault="00105E6E">
            <w:pPr>
              <w:rPr>
                <w:ins w:id="33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4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Tufted Titmous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59B18" w14:textId="77777777" w:rsidR="00105E6E" w:rsidRPr="00105E6E" w:rsidRDefault="00105E6E">
            <w:pPr>
              <w:rPr>
                <w:ins w:id="34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34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aeolophus bicolo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BC30F" w14:textId="77777777" w:rsidR="00105E6E" w:rsidRPr="002A3971" w:rsidRDefault="00105E6E">
            <w:pPr>
              <w:jc w:val="right"/>
              <w:rPr>
                <w:ins w:id="3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4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711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6DA0A" w14:textId="77777777" w:rsidR="00105E6E" w:rsidRPr="002A3971" w:rsidRDefault="00105E6E">
            <w:pPr>
              <w:jc w:val="right"/>
              <w:rPr>
                <w:ins w:id="3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6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75EF7" w14:textId="77777777" w:rsidR="00105E6E" w:rsidRPr="002A3971" w:rsidRDefault="00105E6E">
            <w:pPr>
              <w:jc w:val="right"/>
              <w:rPr>
                <w:ins w:id="3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2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2FF72" w14:textId="77777777" w:rsidR="00105E6E" w:rsidRPr="002A3971" w:rsidRDefault="00105E6E">
            <w:pPr>
              <w:jc w:val="right"/>
              <w:rPr>
                <w:ins w:id="3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7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EB0D3" w14:textId="77777777" w:rsidR="00105E6E" w:rsidRPr="002A3971" w:rsidRDefault="00105E6E">
            <w:pPr>
              <w:jc w:val="right"/>
              <w:rPr>
                <w:ins w:id="3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8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26498" w14:textId="77777777" w:rsidR="00105E6E" w:rsidRPr="00105E6E" w:rsidRDefault="00105E6E">
            <w:pPr>
              <w:rPr>
                <w:ins w:id="3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5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031AC33" w14:textId="77777777" w:rsidTr="00E0403C">
        <w:trPr>
          <w:trHeight w:val="216"/>
          <w:ins w:id="35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21B7E" w14:textId="77777777" w:rsidR="00105E6E" w:rsidRPr="00105E6E" w:rsidRDefault="00105E6E">
            <w:pPr>
              <w:rPr>
                <w:ins w:id="35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5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ttle Egret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56B84" w14:textId="77777777" w:rsidR="00105E6E" w:rsidRPr="00105E6E" w:rsidRDefault="00105E6E">
            <w:pPr>
              <w:rPr>
                <w:ins w:id="35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35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ubulcus ib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A9061" w14:textId="77777777" w:rsidR="00105E6E" w:rsidRPr="002A3971" w:rsidRDefault="00105E6E">
            <w:pPr>
              <w:jc w:val="right"/>
              <w:rPr>
                <w:ins w:id="3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6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29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1A285" w14:textId="77777777" w:rsidR="00105E6E" w:rsidRPr="002A3971" w:rsidRDefault="00105E6E">
            <w:pPr>
              <w:jc w:val="right"/>
              <w:rPr>
                <w:ins w:id="3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2.4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49485" w14:textId="77777777" w:rsidR="00105E6E" w:rsidRPr="002A3971" w:rsidRDefault="00105E6E">
            <w:pPr>
              <w:jc w:val="right"/>
              <w:rPr>
                <w:ins w:id="3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.2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281BE" w14:textId="77777777" w:rsidR="00105E6E" w:rsidRPr="002A3971" w:rsidRDefault="00105E6E">
            <w:pPr>
              <w:jc w:val="right"/>
              <w:rPr>
                <w:ins w:id="3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5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81E2E" w14:textId="77777777" w:rsidR="00105E6E" w:rsidRPr="002A3971" w:rsidRDefault="00105E6E">
            <w:pPr>
              <w:jc w:val="right"/>
              <w:rPr>
                <w:ins w:id="3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0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AA17B" w14:textId="77777777" w:rsidR="00105E6E" w:rsidRPr="00105E6E" w:rsidRDefault="00105E6E">
            <w:pPr>
              <w:rPr>
                <w:ins w:id="3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7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2C15E7F" w14:textId="77777777" w:rsidTr="00E0403C">
        <w:trPr>
          <w:trHeight w:val="216"/>
          <w:ins w:id="37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7E311" w14:textId="77777777" w:rsidR="00105E6E" w:rsidRPr="00105E6E" w:rsidRDefault="00105E6E">
            <w:pPr>
              <w:rPr>
                <w:ins w:id="3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7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ttle Egret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EC20A" w14:textId="77777777" w:rsidR="00105E6E" w:rsidRPr="00105E6E" w:rsidRDefault="00105E6E">
            <w:pPr>
              <w:rPr>
                <w:ins w:id="37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37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ubulcus ib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6E2AF" w14:textId="77777777" w:rsidR="00105E6E" w:rsidRPr="002A3971" w:rsidRDefault="00105E6E">
            <w:pPr>
              <w:jc w:val="right"/>
              <w:rPr>
                <w:ins w:id="3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30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32060" w14:textId="77777777" w:rsidR="00105E6E" w:rsidRPr="002A3971" w:rsidRDefault="00105E6E">
            <w:pPr>
              <w:jc w:val="right"/>
              <w:rPr>
                <w:ins w:id="3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6.6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DE3AE" w14:textId="77777777" w:rsidR="00105E6E" w:rsidRPr="002A3971" w:rsidRDefault="00105E6E">
            <w:pPr>
              <w:jc w:val="right"/>
              <w:rPr>
                <w:ins w:id="3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3.2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47E20" w14:textId="77777777" w:rsidR="00105E6E" w:rsidRPr="002A3971" w:rsidRDefault="00105E6E">
            <w:pPr>
              <w:jc w:val="right"/>
              <w:rPr>
                <w:ins w:id="3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3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76B63" w14:textId="77777777" w:rsidR="00105E6E" w:rsidRPr="002A3971" w:rsidRDefault="00105E6E">
            <w:pPr>
              <w:jc w:val="right"/>
              <w:rPr>
                <w:ins w:id="3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1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FA608" w14:textId="77777777" w:rsidR="00105E6E" w:rsidRPr="00105E6E" w:rsidRDefault="00105E6E">
            <w:pPr>
              <w:rPr>
                <w:ins w:id="3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8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21D1BB74" w14:textId="77777777" w:rsidTr="00E0403C">
        <w:trPr>
          <w:trHeight w:val="216"/>
          <w:ins w:id="38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2DC98" w14:textId="77777777" w:rsidR="00105E6E" w:rsidRPr="00105E6E" w:rsidRDefault="00105E6E">
            <w:pPr>
              <w:rPr>
                <w:ins w:id="39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9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ttle Egret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7E5F" w14:textId="77777777" w:rsidR="00105E6E" w:rsidRPr="00105E6E" w:rsidRDefault="00105E6E">
            <w:pPr>
              <w:rPr>
                <w:ins w:id="39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39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ubulcus ib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DE379" w14:textId="77777777" w:rsidR="00105E6E" w:rsidRPr="002A3971" w:rsidRDefault="00105E6E">
            <w:pPr>
              <w:jc w:val="right"/>
              <w:rPr>
                <w:ins w:id="3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9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297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C4E15" w14:textId="77777777" w:rsidR="00105E6E" w:rsidRPr="002A3971" w:rsidRDefault="00105E6E">
            <w:pPr>
              <w:jc w:val="right"/>
              <w:rPr>
                <w:ins w:id="3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1.4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C4D28" w14:textId="77777777" w:rsidR="00105E6E" w:rsidRPr="002A3971" w:rsidRDefault="00105E6E">
            <w:pPr>
              <w:jc w:val="right"/>
              <w:rPr>
                <w:ins w:id="3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3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7.3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89C9E" w14:textId="77777777" w:rsidR="00105E6E" w:rsidRPr="002A3971" w:rsidRDefault="00105E6E">
            <w:pPr>
              <w:jc w:val="right"/>
              <w:rPr>
                <w:ins w:id="4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D563B" w14:textId="77777777" w:rsidR="00105E6E" w:rsidRPr="002A3971" w:rsidRDefault="00105E6E">
            <w:pPr>
              <w:jc w:val="right"/>
              <w:rPr>
                <w:ins w:id="4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8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1E096" w14:textId="77777777" w:rsidR="00105E6E" w:rsidRPr="00105E6E" w:rsidRDefault="00105E6E">
            <w:pPr>
              <w:rPr>
                <w:ins w:id="4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0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6F909B49" w14:textId="77777777" w:rsidTr="00E0403C">
        <w:trPr>
          <w:trHeight w:val="216"/>
          <w:ins w:id="40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10645" w14:textId="77777777" w:rsidR="00105E6E" w:rsidRPr="00105E6E" w:rsidRDefault="00105E6E">
            <w:pPr>
              <w:rPr>
                <w:ins w:id="40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0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ttle Egret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A3039" w14:textId="77777777" w:rsidR="00105E6E" w:rsidRPr="00105E6E" w:rsidRDefault="00105E6E">
            <w:pPr>
              <w:rPr>
                <w:ins w:id="40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41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ubulcus ib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8EC86" w14:textId="77777777" w:rsidR="00105E6E" w:rsidRPr="002A3971" w:rsidRDefault="00105E6E">
            <w:pPr>
              <w:jc w:val="right"/>
              <w:rPr>
                <w:ins w:id="4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1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571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6A726" w14:textId="77777777" w:rsidR="00105E6E" w:rsidRPr="002A3971" w:rsidRDefault="00105E6E">
            <w:pPr>
              <w:jc w:val="right"/>
              <w:rPr>
                <w:ins w:id="4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3.0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727CF" w14:textId="77777777" w:rsidR="00105E6E" w:rsidRPr="002A3971" w:rsidRDefault="00105E6E">
            <w:pPr>
              <w:jc w:val="right"/>
              <w:rPr>
                <w:ins w:id="4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4.9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F0338" w14:textId="77777777" w:rsidR="00105E6E" w:rsidRPr="002A3971" w:rsidRDefault="00105E6E">
            <w:pPr>
              <w:jc w:val="right"/>
              <w:rPr>
                <w:ins w:id="4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6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B5F12" w14:textId="77777777" w:rsidR="00105E6E" w:rsidRPr="002A3971" w:rsidRDefault="00105E6E">
            <w:pPr>
              <w:jc w:val="right"/>
              <w:rPr>
                <w:ins w:id="4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6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B2CC0" w14:textId="77777777" w:rsidR="00105E6E" w:rsidRPr="00105E6E" w:rsidRDefault="00105E6E">
            <w:pPr>
              <w:rPr>
                <w:ins w:id="4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2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00A9D4D0" w14:textId="77777777" w:rsidTr="00E0403C">
        <w:trPr>
          <w:trHeight w:val="216"/>
          <w:ins w:id="42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2420C" w14:textId="77777777" w:rsidR="00105E6E" w:rsidRPr="00105E6E" w:rsidRDefault="00105E6E">
            <w:pPr>
              <w:rPr>
                <w:ins w:id="4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2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ed-tailed Haw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C8A06" w14:textId="77777777" w:rsidR="00105E6E" w:rsidRPr="00105E6E" w:rsidRDefault="00105E6E">
            <w:pPr>
              <w:rPr>
                <w:ins w:id="42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42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uteo jamaic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7BC7B" w14:textId="77777777" w:rsidR="00105E6E" w:rsidRPr="002A3971" w:rsidRDefault="00105E6E">
            <w:pPr>
              <w:jc w:val="right"/>
              <w:rPr>
                <w:ins w:id="4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522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68C49" w14:textId="77777777" w:rsidR="00105E6E" w:rsidRPr="002A3971" w:rsidRDefault="00105E6E">
            <w:pPr>
              <w:jc w:val="right"/>
              <w:rPr>
                <w:ins w:id="4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.7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0840A" w14:textId="77777777" w:rsidR="00105E6E" w:rsidRPr="002A3971" w:rsidRDefault="00105E6E">
            <w:pPr>
              <w:jc w:val="right"/>
              <w:rPr>
                <w:ins w:id="4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7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66453" w14:textId="77777777" w:rsidR="00105E6E" w:rsidRPr="002A3971" w:rsidRDefault="00105E6E">
            <w:pPr>
              <w:jc w:val="right"/>
              <w:rPr>
                <w:ins w:id="4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7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3A52F" w14:textId="77777777" w:rsidR="00105E6E" w:rsidRPr="002A3971" w:rsidRDefault="00105E6E">
            <w:pPr>
              <w:jc w:val="right"/>
              <w:rPr>
                <w:ins w:id="4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.5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4DE89" w14:textId="77777777" w:rsidR="00105E6E" w:rsidRPr="00105E6E" w:rsidRDefault="00105E6E">
            <w:pPr>
              <w:rPr>
                <w:ins w:id="4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3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4F3FFD57" w14:textId="77777777" w:rsidTr="00E0403C">
        <w:trPr>
          <w:trHeight w:val="216"/>
          <w:ins w:id="44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5D508" w14:textId="77777777" w:rsidR="00105E6E" w:rsidRPr="00105E6E" w:rsidRDefault="00105E6E">
            <w:pPr>
              <w:rPr>
                <w:ins w:id="4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4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ed-tailed Haw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A407E" w14:textId="77777777" w:rsidR="00105E6E" w:rsidRPr="00105E6E" w:rsidRDefault="00105E6E">
            <w:pPr>
              <w:rPr>
                <w:ins w:id="44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44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uteo jamaic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8E3AD" w14:textId="77777777" w:rsidR="00105E6E" w:rsidRPr="002A3971" w:rsidRDefault="00105E6E">
            <w:pPr>
              <w:jc w:val="right"/>
              <w:rPr>
                <w:ins w:id="4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523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32106" w14:textId="77777777" w:rsidR="00105E6E" w:rsidRPr="002A3971" w:rsidRDefault="00105E6E">
            <w:pPr>
              <w:jc w:val="right"/>
              <w:rPr>
                <w:ins w:id="4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5.48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6DC15" w14:textId="77777777" w:rsidR="00105E6E" w:rsidRPr="002A3971" w:rsidRDefault="00105E6E">
            <w:pPr>
              <w:jc w:val="right"/>
              <w:rPr>
                <w:ins w:id="4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9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5B4D8" w14:textId="77777777" w:rsidR="00105E6E" w:rsidRPr="002A3971" w:rsidRDefault="00105E6E">
            <w:pPr>
              <w:jc w:val="right"/>
              <w:rPr>
                <w:ins w:id="4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9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7AA8B" w14:textId="77777777" w:rsidR="00105E6E" w:rsidRPr="002A3971" w:rsidRDefault="00105E6E">
            <w:pPr>
              <w:jc w:val="right"/>
              <w:rPr>
                <w:ins w:id="4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3.0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68744" w14:textId="77777777" w:rsidR="00105E6E" w:rsidRPr="00105E6E" w:rsidRDefault="00105E6E">
            <w:pPr>
              <w:rPr>
                <w:ins w:id="4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5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371963FD" w14:textId="77777777" w:rsidTr="00E0403C">
        <w:trPr>
          <w:trHeight w:val="216"/>
          <w:ins w:id="45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6D0F0" w14:textId="77777777" w:rsidR="00105E6E" w:rsidRPr="00105E6E" w:rsidRDefault="00105E6E">
            <w:pPr>
              <w:rPr>
                <w:ins w:id="4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5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ed-tailed Haw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A7B55" w14:textId="77777777" w:rsidR="00105E6E" w:rsidRPr="00105E6E" w:rsidRDefault="00105E6E">
            <w:pPr>
              <w:rPr>
                <w:ins w:id="46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46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uteo jamaic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A0DD3" w14:textId="77777777" w:rsidR="00105E6E" w:rsidRPr="002A3971" w:rsidRDefault="00105E6E">
            <w:pPr>
              <w:jc w:val="right"/>
              <w:rPr>
                <w:ins w:id="4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684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115FE" w14:textId="77777777" w:rsidR="00105E6E" w:rsidRPr="002A3971" w:rsidRDefault="00105E6E">
            <w:pPr>
              <w:jc w:val="right"/>
              <w:rPr>
                <w:ins w:id="4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1.7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58FE8" w14:textId="77777777" w:rsidR="00105E6E" w:rsidRPr="002A3971" w:rsidRDefault="00105E6E">
            <w:pPr>
              <w:jc w:val="right"/>
              <w:rPr>
                <w:ins w:id="4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3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EA0EF" w14:textId="77777777" w:rsidR="00105E6E" w:rsidRPr="002A3971" w:rsidRDefault="00105E6E">
            <w:pPr>
              <w:jc w:val="right"/>
              <w:rPr>
                <w:ins w:id="4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4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A8A5" w14:textId="77777777" w:rsidR="00105E6E" w:rsidRPr="002A3971" w:rsidRDefault="00105E6E">
            <w:pPr>
              <w:jc w:val="right"/>
              <w:rPr>
                <w:ins w:id="4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0.24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2A824" w14:textId="77777777" w:rsidR="00105E6E" w:rsidRPr="00105E6E" w:rsidRDefault="00105E6E">
            <w:pPr>
              <w:rPr>
                <w:ins w:id="4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7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18694BAF" w14:textId="77777777" w:rsidTr="00E0403C">
        <w:trPr>
          <w:trHeight w:val="216"/>
          <w:ins w:id="47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DC4F0" w14:textId="77777777" w:rsidR="00105E6E" w:rsidRPr="00105E6E" w:rsidRDefault="00105E6E">
            <w:pPr>
              <w:rPr>
                <w:ins w:id="4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7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ed-tailed Haw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917D5" w14:textId="77777777" w:rsidR="00105E6E" w:rsidRPr="00105E6E" w:rsidRDefault="00105E6E">
            <w:pPr>
              <w:rPr>
                <w:ins w:id="47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47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Buteo jamaic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42EC2" w14:textId="77777777" w:rsidR="00105E6E" w:rsidRPr="002A3971" w:rsidRDefault="00105E6E">
            <w:pPr>
              <w:jc w:val="right"/>
              <w:rPr>
                <w:ins w:id="4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826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27CED" w14:textId="77777777" w:rsidR="00105E6E" w:rsidRPr="002A3971" w:rsidRDefault="00105E6E">
            <w:pPr>
              <w:jc w:val="right"/>
              <w:rPr>
                <w:ins w:id="4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0.2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F6FA2" w14:textId="77777777" w:rsidR="00105E6E" w:rsidRPr="002A3971" w:rsidRDefault="00105E6E">
            <w:pPr>
              <w:jc w:val="right"/>
              <w:rPr>
                <w:ins w:id="4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1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A6409" w14:textId="77777777" w:rsidR="00105E6E" w:rsidRPr="002A3971" w:rsidRDefault="00105E6E">
            <w:pPr>
              <w:jc w:val="right"/>
              <w:rPr>
                <w:ins w:id="4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0.8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C5A01" w14:textId="77777777" w:rsidR="00105E6E" w:rsidRPr="002A3971" w:rsidRDefault="00105E6E">
            <w:pPr>
              <w:jc w:val="right"/>
              <w:rPr>
                <w:ins w:id="4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8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0.9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59CB3" w14:textId="77777777" w:rsidR="00105E6E" w:rsidRPr="00105E6E" w:rsidRDefault="00105E6E">
            <w:pPr>
              <w:rPr>
                <w:ins w:id="4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9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CAA6935" w14:textId="77777777" w:rsidTr="00E0403C">
        <w:trPr>
          <w:trHeight w:val="216"/>
          <w:ins w:id="49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3C16" w14:textId="77777777" w:rsidR="00105E6E" w:rsidRPr="00105E6E" w:rsidRDefault="00105E6E">
            <w:pPr>
              <w:rPr>
                <w:ins w:id="4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9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hort-toed Snake Eagl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2E4B9" w14:textId="77777777" w:rsidR="00105E6E" w:rsidRPr="00105E6E" w:rsidRDefault="00105E6E">
            <w:pPr>
              <w:rPr>
                <w:ins w:id="49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49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ircaetus gallic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D40AF" w14:textId="77777777" w:rsidR="00105E6E" w:rsidRPr="002A3971" w:rsidRDefault="00105E6E">
            <w:pPr>
              <w:jc w:val="right"/>
              <w:rPr>
                <w:ins w:id="4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671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74B3F" w14:textId="77777777" w:rsidR="00105E6E" w:rsidRPr="002A3971" w:rsidRDefault="00105E6E">
            <w:pPr>
              <w:jc w:val="right"/>
              <w:rPr>
                <w:ins w:id="4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4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0.5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E8947" w14:textId="77777777" w:rsidR="00105E6E" w:rsidRPr="002A3971" w:rsidRDefault="00105E6E">
            <w:pPr>
              <w:jc w:val="right"/>
              <w:rPr>
                <w:ins w:id="5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3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53704" w14:textId="77777777" w:rsidR="00105E6E" w:rsidRPr="002A3971" w:rsidRDefault="00105E6E">
            <w:pPr>
              <w:jc w:val="right"/>
              <w:rPr>
                <w:ins w:id="5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.7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C8691" w14:textId="77777777" w:rsidR="00105E6E" w:rsidRPr="002A3971" w:rsidRDefault="00105E6E">
            <w:pPr>
              <w:jc w:val="right"/>
              <w:rPr>
                <w:ins w:id="5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0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6.2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35B18" w14:textId="77777777" w:rsidR="00105E6E" w:rsidRPr="00105E6E" w:rsidRDefault="00105E6E">
            <w:pPr>
              <w:rPr>
                <w:ins w:id="5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77A6E8FD" w14:textId="77777777" w:rsidTr="00E0403C">
        <w:trPr>
          <w:trHeight w:val="216"/>
          <w:ins w:id="50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2E6A7" w14:textId="77777777" w:rsidR="00105E6E" w:rsidRPr="00105E6E" w:rsidRDefault="00105E6E">
            <w:pPr>
              <w:rPr>
                <w:ins w:id="50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0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hort-toed Snake Eagl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76AB0" w14:textId="77777777" w:rsidR="00105E6E" w:rsidRPr="00105E6E" w:rsidRDefault="00105E6E">
            <w:pPr>
              <w:rPr>
                <w:ins w:id="51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51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ircaetus gallic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4A97E" w14:textId="77777777" w:rsidR="00105E6E" w:rsidRPr="002A3971" w:rsidRDefault="00105E6E">
            <w:pPr>
              <w:jc w:val="right"/>
              <w:rPr>
                <w:ins w:id="51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1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672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73286" w14:textId="77777777" w:rsidR="00105E6E" w:rsidRPr="002A3971" w:rsidRDefault="00105E6E">
            <w:pPr>
              <w:jc w:val="right"/>
              <w:rPr>
                <w:ins w:id="51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1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4.4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9F9CD" w14:textId="77777777" w:rsidR="00105E6E" w:rsidRPr="002A3971" w:rsidRDefault="00105E6E">
            <w:pPr>
              <w:jc w:val="right"/>
              <w:rPr>
                <w:ins w:id="51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1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0ED04" w14:textId="77777777" w:rsidR="00105E6E" w:rsidRPr="002A3971" w:rsidRDefault="00105E6E">
            <w:pPr>
              <w:jc w:val="right"/>
              <w:rPr>
                <w:ins w:id="51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1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1.8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6721" w14:textId="77777777" w:rsidR="00105E6E" w:rsidRPr="002A3971" w:rsidRDefault="00105E6E">
            <w:pPr>
              <w:jc w:val="right"/>
              <w:rPr>
                <w:ins w:id="52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2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5.7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E2B10" w14:textId="77777777" w:rsidR="00105E6E" w:rsidRPr="00105E6E" w:rsidRDefault="00105E6E">
            <w:pPr>
              <w:rPr>
                <w:ins w:id="52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2EFBD7B8" w14:textId="77777777" w:rsidTr="00E0403C">
        <w:trPr>
          <w:trHeight w:val="216"/>
          <w:ins w:id="52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52C7E" w14:textId="77777777" w:rsidR="00105E6E" w:rsidRPr="00105E6E" w:rsidRDefault="00105E6E">
            <w:pPr>
              <w:rPr>
                <w:ins w:id="5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2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ock Pige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8BDE8" w14:textId="77777777" w:rsidR="00105E6E" w:rsidRPr="00105E6E" w:rsidRDefault="00105E6E">
            <w:pPr>
              <w:rPr>
                <w:ins w:id="52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52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lumba livi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A48D8" w14:textId="77777777" w:rsidR="00105E6E" w:rsidRPr="002A3971" w:rsidRDefault="00105E6E">
            <w:pPr>
              <w:jc w:val="right"/>
              <w:rPr>
                <w:ins w:id="5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00181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95EF5" w14:textId="77777777" w:rsidR="00105E6E" w:rsidRPr="002A3971" w:rsidRDefault="00105E6E">
            <w:pPr>
              <w:jc w:val="right"/>
              <w:rPr>
                <w:ins w:id="5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2.1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CCAB2" w14:textId="77777777" w:rsidR="00105E6E" w:rsidRPr="002A3971" w:rsidRDefault="00105E6E">
            <w:pPr>
              <w:jc w:val="right"/>
              <w:rPr>
                <w:ins w:id="5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1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90BDF" w14:textId="77777777" w:rsidR="00105E6E" w:rsidRPr="002A3971" w:rsidRDefault="00105E6E">
            <w:pPr>
              <w:jc w:val="right"/>
              <w:rPr>
                <w:ins w:id="5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2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93192" w14:textId="77777777" w:rsidR="00105E6E" w:rsidRPr="002A3971" w:rsidRDefault="00105E6E">
            <w:pPr>
              <w:jc w:val="right"/>
              <w:rPr>
                <w:ins w:id="5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3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F736C" w14:textId="77777777" w:rsidR="00105E6E" w:rsidRPr="00105E6E" w:rsidRDefault="00105E6E">
            <w:pPr>
              <w:rPr>
                <w:ins w:id="5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3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642AE72" w14:textId="77777777" w:rsidTr="00E0403C">
        <w:trPr>
          <w:trHeight w:val="216"/>
          <w:ins w:id="54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F6D63" w14:textId="77777777" w:rsidR="00105E6E" w:rsidRPr="00105E6E" w:rsidRDefault="00105E6E">
            <w:pPr>
              <w:rPr>
                <w:ins w:id="5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4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ock Pige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423A4" w14:textId="77777777" w:rsidR="00105E6E" w:rsidRPr="00105E6E" w:rsidRDefault="00105E6E">
            <w:pPr>
              <w:rPr>
                <w:ins w:id="54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54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lumba livi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818A8" w14:textId="77777777" w:rsidR="00105E6E" w:rsidRPr="002A3971" w:rsidRDefault="00105E6E">
            <w:pPr>
              <w:jc w:val="right"/>
              <w:rPr>
                <w:ins w:id="5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694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6A2D9" w14:textId="77777777" w:rsidR="00105E6E" w:rsidRPr="002A3971" w:rsidRDefault="00105E6E">
            <w:pPr>
              <w:jc w:val="right"/>
              <w:rPr>
                <w:ins w:id="5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2.4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2330D" w14:textId="77777777" w:rsidR="00105E6E" w:rsidRPr="002A3971" w:rsidRDefault="00105E6E">
            <w:pPr>
              <w:jc w:val="right"/>
              <w:rPr>
                <w:ins w:id="5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4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D59DC" w14:textId="77777777" w:rsidR="00105E6E" w:rsidRPr="002A3971" w:rsidRDefault="00105E6E">
            <w:pPr>
              <w:jc w:val="right"/>
              <w:rPr>
                <w:ins w:id="5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D021E" w14:textId="77777777" w:rsidR="00105E6E" w:rsidRPr="002A3971" w:rsidRDefault="00105E6E">
            <w:pPr>
              <w:jc w:val="right"/>
              <w:rPr>
                <w:ins w:id="5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5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737C0" w14:textId="77777777" w:rsidR="00105E6E" w:rsidRPr="00105E6E" w:rsidRDefault="00105E6E">
            <w:pPr>
              <w:rPr>
                <w:ins w:id="5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5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041770C4" w14:textId="77777777" w:rsidTr="00E0403C">
        <w:trPr>
          <w:trHeight w:val="216"/>
          <w:ins w:id="55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B2241" w14:textId="77777777" w:rsidR="00105E6E" w:rsidRPr="00105E6E" w:rsidRDefault="00105E6E">
            <w:pPr>
              <w:rPr>
                <w:ins w:id="5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5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ock Pige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E0574" w14:textId="77777777" w:rsidR="00105E6E" w:rsidRPr="00105E6E" w:rsidRDefault="00105E6E">
            <w:pPr>
              <w:rPr>
                <w:ins w:id="56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56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lumba livi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43E49" w14:textId="77777777" w:rsidR="00105E6E" w:rsidRPr="002A3971" w:rsidRDefault="00105E6E">
            <w:pPr>
              <w:jc w:val="right"/>
              <w:rPr>
                <w:ins w:id="5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822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635D5" w14:textId="77777777" w:rsidR="00105E6E" w:rsidRPr="002A3971" w:rsidRDefault="00105E6E">
            <w:pPr>
              <w:jc w:val="right"/>
              <w:rPr>
                <w:ins w:id="5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2.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C18E1" w14:textId="77777777" w:rsidR="00105E6E" w:rsidRPr="002A3971" w:rsidRDefault="00105E6E">
            <w:pPr>
              <w:jc w:val="right"/>
              <w:rPr>
                <w:ins w:id="5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5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323D1" w14:textId="77777777" w:rsidR="00105E6E" w:rsidRPr="002A3971" w:rsidRDefault="00105E6E">
            <w:pPr>
              <w:jc w:val="right"/>
              <w:rPr>
                <w:ins w:id="5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2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1C59E" w14:textId="77777777" w:rsidR="00105E6E" w:rsidRPr="002A3971" w:rsidRDefault="00105E6E">
            <w:pPr>
              <w:jc w:val="right"/>
              <w:rPr>
                <w:ins w:id="5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71D2E" w14:textId="77777777" w:rsidR="00105E6E" w:rsidRPr="00105E6E" w:rsidRDefault="00105E6E">
            <w:pPr>
              <w:rPr>
                <w:ins w:id="5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7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445D2FF2" w14:textId="77777777" w:rsidTr="00E0403C">
        <w:trPr>
          <w:trHeight w:val="216"/>
          <w:ins w:id="57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DB6D8" w14:textId="77777777" w:rsidR="00105E6E" w:rsidRPr="00105E6E" w:rsidRDefault="00105E6E">
            <w:pPr>
              <w:rPr>
                <w:ins w:id="5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7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ock Pige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C3351" w14:textId="77777777" w:rsidR="00105E6E" w:rsidRPr="00105E6E" w:rsidRDefault="00105E6E">
            <w:pPr>
              <w:rPr>
                <w:ins w:id="57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57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lumba livi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982C4" w14:textId="77777777" w:rsidR="00105E6E" w:rsidRPr="002A3971" w:rsidRDefault="00105E6E">
            <w:pPr>
              <w:jc w:val="right"/>
              <w:rPr>
                <w:ins w:id="5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510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A78F7" w14:textId="77777777" w:rsidR="00105E6E" w:rsidRPr="002A3971" w:rsidRDefault="00105E6E">
            <w:pPr>
              <w:jc w:val="right"/>
              <w:rPr>
                <w:ins w:id="5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19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F5474" w14:textId="77777777" w:rsidR="00105E6E" w:rsidRPr="002A3971" w:rsidRDefault="00105E6E">
            <w:pPr>
              <w:jc w:val="right"/>
              <w:rPr>
                <w:ins w:id="5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2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7ACE0" w14:textId="77777777" w:rsidR="00105E6E" w:rsidRPr="002A3971" w:rsidRDefault="00105E6E">
            <w:pPr>
              <w:jc w:val="right"/>
              <w:rPr>
                <w:ins w:id="5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6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FD2D5" w14:textId="77777777" w:rsidR="00105E6E" w:rsidRPr="002A3971" w:rsidRDefault="00105E6E">
            <w:pPr>
              <w:jc w:val="right"/>
              <w:rPr>
                <w:ins w:id="5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8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9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81DD4" w14:textId="77777777" w:rsidR="00105E6E" w:rsidRPr="00105E6E" w:rsidRDefault="00105E6E">
            <w:pPr>
              <w:rPr>
                <w:ins w:id="5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9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448ED52" w14:textId="77777777" w:rsidTr="00E0403C">
        <w:trPr>
          <w:trHeight w:val="216"/>
          <w:ins w:id="59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54043" w14:textId="77777777" w:rsidR="00105E6E" w:rsidRPr="00105E6E" w:rsidRDefault="00105E6E">
            <w:pPr>
              <w:rPr>
                <w:ins w:id="5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9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Pied C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F3304" w14:textId="77777777" w:rsidR="00105E6E" w:rsidRPr="00105E6E" w:rsidRDefault="00105E6E">
            <w:pPr>
              <w:rPr>
                <w:ins w:id="59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59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alb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4F0C6" w14:textId="77777777" w:rsidR="00105E6E" w:rsidRPr="002A3971" w:rsidRDefault="00105E6E">
            <w:pPr>
              <w:jc w:val="right"/>
              <w:rPr>
                <w:ins w:id="5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564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5D158" w14:textId="77777777" w:rsidR="00105E6E" w:rsidRPr="002A3971" w:rsidRDefault="00105E6E">
            <w:pPr>
              <w:jc w:val="right"/>
              <w:rPr>
                <w:ins w:id="5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5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3.2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CE8B9" w14:textId="77777777" w:rsidR="00105E6E" w:rsidRPr="002A3971" w:rsidRDefault="00105E6E">
            <w:pPr>
              <w:jc w:val="right"/>
              <w:rPr>
                <w:ins w:id="6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5.4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8CD30" w14:textId="77777777" w:rsidR="00105E6E" w:rsidRPr="002A3971" w:rsidRDefault="00105E6E">
            <w:pPr>
              <w:jc w:val="right"/>
              <w:rPr>
                <w:ins w:id="6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6.6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464F5" w14:textId="77777777" w:rsidR="00105E6E" w:rsidRPr="002A3971" w:rsidRDefault="00105E6E">
            <w:pPr>
              <w:jc w:val="right"/>
              <w:rPr>
                <w:ins w:id="6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0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0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1DF86" w14:textId="77777777" w:rsidR="00105E6E" w:rsidRPr="00105E6E" w:rsidRDefault="00105E6E">
            <w:pPr>
              <w:rPr>
                <w:ins w:id="6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0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3E857FFF" w14:textId="77777777" w:rsidTr="00E0403C">
        <w:trPr>
          <w:trHeight w:val="216"/>
          <w:ins w:id="60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5543B" w14:textId="77777777" w:rsidR="00105E6E" w:rsidRPr="00105E6E" w:rsidRDefault="00105E6E">
            <w:pPr>
              <w:rPr>
                <w:ins w:id="6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1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C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D356D" w14:textId="77777777" w:rsidR="00105E6E" w:rsidRPr="00105E6E" w:rsidRDefault="00105E6E">
            <w:pPr>
              <w:rPr>
                <w:ins w:id="61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61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brachyrhyncho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74FD7" w14:textId="77777777" w:rsidR="00105E6E" w:rsidRPr="002A3971" w:rsidRDefault="00105E6E">
            <w:pPr>
              <w:jc w:val="right"/>
              <w:rPr>
                <w:ins w:id="6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4151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EE29E" w14:textId="77777777" w:rsidR="00105E6E" w:rsidRPr="002A3971" w:rsidRDefault="00105E6E">
            <w:pPr>
              <w:jc w:val="right"/>
              <w:rPr>
                <w:ins w:id="6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0.0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8965F" w14:textId="77777777" w:rsidR="00105E6E" w:rsidRPr="002A3971" w:rsidRDefault="00105E6E">
            <w:pPr>
              <w:jc w:val="right"/>
              <w:rPr>
                <w:ins w:id="6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7.5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DA596" w14:textId="77777777" w:rsidR="00105E6E" w:rsidRPr="002A3971" w:rsidRDefault="00105E6E">
            <w:pPr>
              <w:jc w:val="right"/>
              <w:rPr>
                <w:ins w:id="6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1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349F" w14:textId="77777777" w:rsidR="00105E6E" w:rsidRPr="002A3971" w:rsidRDefault="00105E6E">
            <w:pPr>
              <w:jc w:val="right"/>
              <w:rPr>
                <w:ins w:id="6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2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.3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D9C64" w14:textId="77777777" w:rsidR="00105E6E" w:rsidRPr="00105E6E" w:rsidRDefault="00105E6E">
            <w:pPr>
              <w:rPr>
                <w:ins w:id="6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2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C77EEAE" w14:textId="77777777" w:rsidTr="00E0403C">
        <w:trPr>
          <w:trHeight w:val="216"/>
          <w:ins w:id="62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C210C" w14:textId="77777777" w:rsidR="00105E6E" w:rsidRPr="00105E6E" w:rsidRDefault="00105E6E">
            <w:pPr>
              <w:rPr>
                <w:ins w:id="6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2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C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C80CE" w14:textId="77777777" w:rsidR="00105E6E" w:rsidRPr="00105E6E" w:rsidRDefault="00105E6E">
            <w:pPr>
              <w:rPr>
                <w:ins w:id="62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62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brachyrhyncho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6488F" w14:textId="77777777" w:rsidR="00105E6E" w:rsidRPr="002A3971" w:rsidRDefault="00105E6E">
            <w:pPr>
              <w:jc w:val="right"/>
              <w:rPr>
                <w:ins w:id="6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7427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A7B2E" w14:textId="77777777" w:rsidR="00105E6E" w:rsidRPr="002A3971" w:rsidRDefault="00105E6E">
            <w:pPr>
              <w:jc w:val="right"/>
              <w:rPr>
                <w:ins w:id="6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6.8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45665" w14:textId="77777777" w:rsidR="00105E6E" w:rsidRPr="002A3971" w:rsidRDefault="00105E6E">
            <w:pPr>
              <w:jc w:val="right"/>
              <w:rPr>
                <w:ins w:id="6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1.4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353DC" w14:textId="77777777" w:rsidR="00105E6E" w:rsidRPr="002A3971" w:rsidRDefault="00105E6E">
            <w:pPr>
              <w:jc w:val="right"/>
              <w:rPr>
                <w:ins w:id="6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4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4D971" w14:textId="77777777" w:rsidR="00105E6E" w:rsidRPr="002A3971" w:rsidRDefault="00105E6E">
            <w:pPr>
              <w:jc w:val="right"/>
              <w:rPr>
                <w:ins w:id="6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3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8.8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69892" w14:textId="77777777" w:rsidR="00105E6E" w:rsidRPr="00105E6E" w:rsidRDefault="00105E6E">
            <w:pPr>
              <w:rPr>
                <w:ins w:id="6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4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4C5B23C3" w14:textId="77777777" w:rsidTr="00E0403C">
        <w:trPr>
          <w:trHeight w:val="216"/>
          <w:ins w:id="64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C7AA7" w14:textId="77777777" w:rsidR="00105E6E" w:rsidRPr="00105E6E" w:rsidRDefault="00105E6E">
            <w:pPr>
              <w:rPr>
                <w:ins w:id="6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4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C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A32CF" w14:textId="77777777" w:rsidR="00105E6E" w:rsidRPr="00105E6E" w:rsidRDefault="00105E6E">
            <w:pPr>
              <w:rPr>
                <w:ins w:id="64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64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brachyrhyncho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BF662" w14:textId="77777777" w:rsidR="00105E6E" w:rsidRPr="002A3971" w:rsidRDefault="00105E6E">
            <w:pPr>
              <w:jc w:val="right"/>
              <w:rPr>
                <w:ins w:id="6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2892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7D682" w14:textId="77777777" w:rsidR="00105E6E" w:rsidRPr="002A3971" w:rsidRDefault="00105E6E">
            <w:pPr>
              <w:jc w:val="right"/>
              <w:rPr>
                <w:ins w:id="6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0.9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D08F3" w14:textId="77777777" w:rsidR="00105E6E" w:rsidRPr="002A3971" w:rsidRDefault="00105E6E">
            <w:pPr>
              <w:jc w:val="right"/>
              <w:rPr>
                <w:ins w:id="6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0.7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D364E" w14:textId="77777777" w:rsidR="00105E6E" w:rsidRPr="002A3971" w:rsidRDefault="00105E6E">
            <w:pPr>
              <w:jc w:val="right"/>
              <w:rPr>
                <w:ins w:id="6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2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93AFB" w14:textId="77777777" w:rsidR="00105E6E" w:rsidRPr="002A3971" w:rsidRDefault="00105E6E">
            <w:pPr>
              <w:jc w:val="right"/>
              <w:rPr>
                <w:ins w:id="6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5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5.7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8978F" w14:textId="77777777" w:rsidR="00105E6E" w:rsidRPr="00105E6E" w:rsidRDefault="00105E6E">
            <w:pPr>
              <w:rPr>
                <w:ins w:id="65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5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75A0835B" w14:textId="77777777" w:rsidTr="00E0403C">
        <w:trPr>
          <w:trHeight w:val="216"/>
          <w:ins w:id="65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7CF5F" w14:textId="77777777" w:rsidR="00105E6E" w:rsidRPr="00105E6E" w:rsidRDefault="00105E6E">
            <w:pPr>
              <w:rPr>
                <w:ins w:id="6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6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C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B600F" w14:textId="77777777" w:rsidR="00105E6E" w:rsidRPr="00105E6E" w:rsidRDefault="00105E6E">
            <w:pPr>
              <w:rPr>
                <w:ins w:id="66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66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brachyrhyncho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0CC2E" w14:textId="77777777" w:rsidR="00105E6E" w:rsidRPr="002A3971" w:rsidRDefault="00105E6E">
            <w:pPr>
              <w:jc w:val="right"/>
              <w:rPr>
                <w:ins w:id="6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2892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5EB69" w14:textId="77777777" w:rsidR="00105E6E" w:rsidRPr="002A3971" w:rsidRDefault="00105E6E">
            <w:pPr>
              <w:jc w:val="right"/>
              <w:rPr>
                <w:ins w:id="6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0.5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4E7CD" w14:textId="77777777" w:rsidR="00105E6E" w:rsidRPr="002A3971" w:rsidRDefault="00105E6E">
            <w:pPr>
              <w:jc w:val="right"/>
              <w:rPr>
                <w:ins w:id="6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2.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D4FFA" w14:textId="77777777" w:rsidR="00105E6E" w:rsidRPr="002A3971" w:rsidRDefault="00105E6E">
            <w:pPr>
              <w:jc w:val="right"/>
              <w:rPr>
                <w:ins w:id="6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7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225FA" w14:textId="77777777" w:rsidR="00105E6E" w:rsidRPr="002A3971" w:rsidRDefault="00105E6E">
            <w:pPr>
              <w:jc w:val="right"/>
              <w:rPr>
                <w:ins w:id="6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7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9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7C0E9" w14:textId="77777777" w:rsidR="00105E6E" w:rsidRPr="00105E6E" w:rsidRDefault="00105E6E">
            <w:pPr>
              <w:rPr>
                <w:ins w:id="67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7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3DCC0E9F" w14:textId="77777777" w:rsidTr="00E0403C">
        <w:trPr>
          <w:trHeight w:val="216"/>
          <w:ins w:id="67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C3CA9" w14:textId="77777777" w:rsidR="00105E6E" w:rsidRPr="00105E6E" w:rsidRDefault="00105E6E">
            <w:pPr>
              <w:rPr>
                <w:ins w:id="6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7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ommon Rave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FE9F4" w14:textId="77777777" w:rsidR="00105E6E" w:rsidRPr="00105E6E" w:rsidRDefault="00105E6E">
            <w:pPr>
              <w:rPr>
                <w:ins w:id="67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68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corax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EDEDA" w14:textId="77777777" w:rsidR="00105E6E" w:rsidRPr="002A3971" w:rsidRDefault="00105E6E">
            <w:pPr>
              <w:jc w:val="right"/>
              <w:rPr>
                <w:ins w:id="6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9065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8274A" w14:textId="77777777" w:rsidR="00105E6E" w:rsidRPr="002A3971" w:rsidRDefault="00105E6E">
            <w:pPr>
              <w:jc w:val="right"/>
              <w:rPr>
                <w:ins w:id="6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0.7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81BDE" w14:textId="77777777" w:rsidR="00105E6E" w:rsidRPr="002A3971" w:rsidRDefault="00105E6E">
            <w:pPr>
              <w:jc w:val="right"/>
              <w:rPr>
                <w:ins w:id="6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2.7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219A0" w14:textId="77777777" w:rsidR="00105E6E" w:rsidRPr="002A3971" w:rsidRDefault="00105E6E">
            <w:pPr>
              <w:jc w:val="right"/>
              <w:rPr>
                <w:ins w:id="6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8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8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DB9E8" w14:textId="77777777" w:rsidR="00105E6E" w:rsidRPr="002A3971" w:rsidRDefault="00105E6E">
            <w:pPr>
              <w:jc w:val="right"/>
              <w:rPr>
                <w:ins w:id="6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9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5.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1EE9E" w14:textId="77777777" w:rsidR="00105E6E" w:rsidRPr="00105E6E" w:rsidRDefault="00105E6E">
            <w:pPr>
              <w:rPr>
                <w:ins w:id="69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9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7505476C" w14:textId="77777777" w:rsidTr="00E0403C">
        <w:trPr>
          <w:trHeight w:val="216"/>
          <w:ins w:id="69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9C0E7" w14:textId="77777777" w:rsidR="00105E6E" w:rsidRPr="00105E6E" w:rsidRDefault="00105E6E">
            <w:pPr>
              <w:rPr>
                <w:ins w:id="6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9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ommon Rave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A4147" w14:textId="77777777" w:rsidR="00105E6E" w:rsidRPr="00105E6E" w:rsidRDefault="00105E6E">
            <w:pPr>
              <w:rPr>
                <w:ins w:id="69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69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corax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6EEB9" w14:textId="77777777" w:rsidR="00105E6E" w:rsidRPr="002A3971" w:rsidRDefault="00105E6E">
            <w:pPr>
              <w:jc w:val="right"/>
              <w:rPr>
                <w:ins w:id="6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6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506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1164F" w14:textId="77777777" w:rsidR="00105E6E" w:rsidRPr="002A3971" w:rsidRDefault="00105E6E">
            <w:pPr>
              <w:jc w:val="right"/>
              <w:rPr>
                <w:ins w:id="7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3.59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1AC25" w14:textId="77777777" w:rsidR="00105E6E" w:rsidRPr="002A3971" w:rsidRDefault="00105E6E">
            <w:pPr>
              <w:jc w:val="right"/>
              <w:rPr>
                <w:ins w:id="7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5.6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5B9F1" w14:textId="77777777" w:rsidR="00105E6E" w:rsidRPr="002A3971" w:rsidRDefault="00105E6E">
            <w:pPr>
              <w:jc w:val="right"/>
              <w:rPr>
                <w:ins w:id="7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0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B3CB9" w14:textId="77777777" w:rsidR="00105E6E" w:rsidRPr="002A3971" w:rsidRDefault="00105E6E">
            <w:pPr>
              <w:jc w:val="right"/>
              <w:rPr>
                <w:ins w:id="7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0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.1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56DE2" w14:textId="77777777" w:rsidR="00105E6E" w:rsidRPr="00105E6E" w:rsidRDefault="00105E6E">
            <w:pPr>
              <w:rPr>
                <w:ins w:id="70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0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52EBEEA3" w14:textId="77777777" w:rsidTr="00E0403C">
        <w:trPr>
          <w:trHeight w:val="216"/>
          <w:ins w:id="71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1EFA5" w14:textId="77777777" w:rsidR="00105E6E" w:rsidRPr="00105E6E" w:rsidRDefault="00105E6E">
            <w:pPr>
              <w:rPr>
                <w:ins w:id="7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1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ommon Rave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37F10" w14:textId="77777777" w:rsidR="00105E6E" w:rsidRPr="00105E6E" w:rsidRDefault="00105E6E">
            <w:pPr>
              <w:rPr>
                <w:ins w:id="71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71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corax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E2E6E" w14:textId="77777777" w:rsidR="00105E6E" w:rsidRPr="002A3971" w:rsidRDefault="00105E6E">
            <w:pPr>
              <w:jc w:val="right"/>
              <w:rPr>
                <w:ins w:id="7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6534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7EC7B" w14:textId="77777777" w:rsidR="00105E6E" w:rsidRPr="002A3971" w:rsidRDefault="00105E6E">
            <w:pPr>
              <w:jc w:val="right"/>
              <w:rPr>
                <w:ins w:id="7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1.2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FF33" w14:textId="77777777" w:rsidR="00105E6E" w:rsidRPr="002A3971" w:rsidRDefault="00105E6E">
            <w:pPr>
              <w:jc w:val="right"/>
              <w:rPr>
                <w:ins w:id="7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3.6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64388" w14:textId="77777777" w:rsidR="00105E6E" w:rsidRPr="002A3971" w:rsidRDefault="00105E6E">
            <w:pPr>
              <w:jc w:val="right"/>
              <w:rPr>
                <w:ins w:id="7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2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9A9D9" w14:textId="77777777" w:rsidR="00105E6E" w:rsidRPr="002A3971" w:rsidRDefault="00105E6E">
            <w:pPr>
              <w:jc w:val="right"/>
              <w:rPr>
                <w:ins w:id="7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2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.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5C3F9" w14:textId="77777777" w:rsidR="00105E6E" w:rsidRPr="00105E6E" w:rsidRDefault="00105E6E">
            <w:pPr>
              <w:rPr>
                <w:ins w:id="72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2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5E9A3468" w14:textId="77777777" w:rsidTr="00E0403C">
        <w:trPr>
          <w:trHeight w:val="216"/>
          <w:ins w:id="72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ED27C" w14:textId="77777777" w:rsidR="00105E6E" w:rsidRPr="00105E6E" w:rsidRDefault="00105E6E">
            <w:pPr>
              <w:rPr>
                <w:ins w:id="7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2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ommon Rave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DAEC5" w14:textId="77777777" w:rsidR="00105E6E" w:rsidRPr="00105E6E" w:rsidRDefault="00105E6E">
            <w:pPr>
              <w:rPr>
                <w:ins w:id="73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73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corax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69F99" w14:textId="77777777" w:rsidR="00105E6E" w:rsidRPr="002A3971" w:rsidRDefault="00105E6E">
            <w:pPr>
              <w:jc w:val="right"/>
              <w:rPr>
                <w:ins w:id="7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864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576DD" w14:textId="77777777" w:rsidR="00105E6E" w:rsidRPr="002A3971" w:rsidRDefault="00105E6E">
            <w:pPr>
              <w:jc w:val="right"/>
              <w:rPr>
                <w:ins w:id="7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5.8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DE4A9" w14:textId="77777777" w:rsidR="00105E6E" w:rsidRPr="002A3971" w:rsidRDefault="00105E6E">
            <w:pPr>
              <w:jc w:val="right"/>
              <w:rPr>
                <w:ins w:id="7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4.0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A0236" w14:textId="77777777" w:rsidR="00105E6E" w:rsidRPr="002A3971" w:rsidRDefault="00105E6E">
            <w:pPr>
              <w:jc w:val="right"/>
              <w:rPr>
                <w:ins w:id="7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3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8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38AC9" w14:textId="77777777" w:rsidR="00105E6E" w:rsidRPr="002A3971" w:rsidRDefault="00105E6E">
            <w:pPr>
              <w:jc w:val="right"/>
              <w:rPr>
                <w:ins w:id="7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4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.8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03190" w14:textId="77777777" w:rsidR="00105E6E" w:rsidRPr="00105E6E" w:rsidRDefault="00105E6E">
            <w:pPr>
              <w:rPr>
                <w:ins w:id="74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4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E337BEE" w14:textId="77777777" w:rsidTr="00E0403C">
        <w:trPr>
          <w:trHeight w:val="216"/>
          <w:ins w:id="74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9647A" w14:textId="77777777" w:rsidR="00105E6E" w:rsidRPr="00105E6E" w:rsidRDefault="00105E6E">
            <w:pPr>
              <w:rPr>
                <w:ins w:id="7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4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rrion C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08F56" w14:textId="77777777" w:rsidR="00105E6E" w:rsidRPr="00105E6E" w:rsidRDefault="00105E6E">
            <w:pPr>
              <w:rPr>
                <w:ins w:id="74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74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corone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7A91E" w14:textId="77777777" w:rsidR="00105E6E" w:rsidRPr="002A3971" w:rsidRDefault="00105E6E">
            <w:pPr>
              <w:jc w:val="right"/>
              <w:rPr>
                <w:ins w:id="7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564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F9354" w14:textId="77777777" w:rsidR="00105E6E" w:rsidRPr="002A3971" w:rsidRDefault="00105E6E">
            <w:pPr>
              <w:jc w:val="right"/>
              <w:rPr>
                <w:ins w:id="7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6.5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3D687" w14:textId="77777777" w:rsidR="00105E6E" w:rsidRPr="002A3971" w:rsidRDefault="00105E6E">
            <w:pPr>
              <w:jc w:val="right"/>
              <w:rPr>
                <w:ins w:id="7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5.9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9F127" w14:textId="77777777" w:rsidR="00105E6E" w:rsidRPr="002A3971" w:rsidRDefault="00105E6E">
            <w:pPr>
              <w:jc w:val="right"/>
              <w:rPr>
                <w:ins w:id="7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5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54587" w14:textId="77777777" w:rsidR="00105E6E" w:rsidRPr="002A3971" w:rsidRDefault="00105E6E">
            <w:pPr>
              <w:jc w:val="right"/>
              <w:rPr>
                <w:ins w:id="75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5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.9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91626" w14:textId="77777777" w:rsidR="00105E6E" w:rsidRPr="00105E6E" w:rsidRDefault="00105E6E">
            <w:pPr>
              <w:rPr>
                <w:ins w:id="75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6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21DCF3DF" w14:textId="77777777" w:rsidTr="00E0403C">
        <w:trPr>
          <w:trHeight w:val="216"/>
          <w:ins w:id="76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64848" w14:textId="77777777" w:rsidR="00105E6E" w:rsidRPr="00105E6E" w:rsidRDefault="00105E6E">
            <w:pPr>
              <w:rPr>
                <w:ins w:id="7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6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rrion C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FBE81" w14:textId="77777777" w:rsidR="00105E6E" w:rsidRPr="00105E6E" w:rsidRDefault="00105E6E">
            <w:pPr>
              <w:rPr>
                <w:ins w:id="76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76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corone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C5E97" w14:textId="77777777" w:rsidR="00105E6E" w:rsidRPr="002A3971" w:rsidRDefault="00105E6E">
            <w:pPr>
              <w:jc w:val="right"/>
              <w:rPr>
                <w:ins w:id="7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564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586EC" w14:textId="77777777" w:rsidR="00105E6E" w:rsidRPr="002A3971" w:rsidRDefault="00105E6E">
            <w:pPr>
              <w:jc w:val="right"/>
              <w:rPr>
                <w:ins w:id="7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5.7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5CAD2" w14:textId="77777777" w:rsidR="00105E6E" w:rsidRPr="002A3971" w:rsidRDefault="00105E6E">
            <w:pPr>
              <w:jc w:val="right"/>
              <w:rPr>
                <w:ins w:id="7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.0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2D83F" w14:textId="77777777" w:rsidR="00105E6E" w:rsidRPr="002A3971" w:rsidRDefault="00105E6E">
            <w:pPr>
              <w:jc w:val="right"/>
              <w:rPr>
                <w:ins w:id="7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7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3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EA967" w14:textId="77777777" w:rsidR="00105E6E" w:rsidRPr="002A3971" w:rsidRDefault="00105E6E">
            <w:pPr>
              <w:jc w:val="right"/>
              <w:rPr>
                <w:ins w:id="77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7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5.7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96F5" w14:textId="77777777" w:rsidR="00105E6E" w:rsidRPr="00105E6E" w:rsidRDefault="00105E6E">
            <w:pPr>
              <w:rPr>
                <w:ins w:id="77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7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71FC7091" w14:textId="77777777" w:rsidTr="00E0403C">
        <w:trPr>
          <w:trHeight w:val="216"/>
          <w:ins w:id="77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474B3" w14:textId="77777777" w:rsidR="00105E6E" w:rsidRPr="00105E6E" w:rsidRDefault="00105E6E">
            <w:pPr>
              <w:rPr>
                <w:ins w:id="7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8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oo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DC3D4" w14:textId="77777777" w:rsidR="00105E6E" w:rsidRPr="00105E6E" w:rsidRDefault="00105E6E">
            <w:pPr>
              <w:rPr>
                <w:ins w:id="78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78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frugileg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E7CD2" w14:textId="77777777" w:rsidR="00105E6E" w:rsidRPr="002A3971" w:rsidRDefault="00105E6E">
            <w:pPr>
              <w:jc w:val="right"/>
              <w:rPr>
                <w:ins w:id="7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5631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77833" w14:textId="77777777" w:rsidR="00105E6E" w:rsidRPr="002A3971" w:rsidRDefault="00105E6E">
            <w:pPr>
              <w:jc w:val="right"/>
              <w:rPr>
                <w:ins w:id="7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4.3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B3CBB" w14:textId="77777777" w:rsidR="00105E6E" w:rsidRPr="002A3971" w:rsidRDefault="00105E6E">
            <w:pPr>
              <w:jc w:val="right"/>
              <w:rPr>
                <w:ins w:id="7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8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0.5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5A3AE" w14:textId="77777777" w:rsidR="00105E6E" w:rsidRPr="002A3971" w:rsidRDefault="00105E6E">
            <w:pPr>
              <w:jc w:val="right"/>
              <w:rPr>
                <w:ins w:id="7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9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4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52A92" w14:textId="77777777" w:rsidR="00105E6E" w:rsidRPr="002A3971" w:rsidRDefault="00105E6E">
            <w:pPr>
              <w:jc w:val="right"/>
              <w:rPr>
                <w:ins w:id="79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9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.0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EED25" w14:textId="77777777" w:rsidR="00105E6E" w:rsidRPr="00105E6E" w:rsidRDefault="00105E6E">
            <w:pPr>
              <w:rPr>
                <w:ins w:id="79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9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1DC48E85" w14:textId="77777777" w:rsidTr="00E0403C">
        <w:trPr>
          <w:trHeight w:val="216"/>
          <w:ins w:id="79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7597E" w14:textId="77777777" w:rsidR="00105E6E" w:rsidRPr="00105E6E" w:rsidRDefault="00105E6E">
            <w:pPr>
              <w:rPr>
                <w:ins w:id="7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79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Roo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1297E" w14:textId="77777777" w:rsidR="00105E6E" w:rsidRPr="00105E6E" w:rsidRDefault="00105E6E">
            <w:pPr>
              <w:rPr>
                <w:ins w:id="79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79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frugileg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17DD8" w14:textId="77777777" w:rsidR="00105E6E" w:rsidRPr="002A3971" w:rsidRDefault="00105E6E">
            <w:pPr>
              <w:jc w:val="right"/>
              <w:rPr>
                <w:ins w:id="8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563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5B4B7" w14:textId="77777777" w:rsidR="00105E6E" w:rsidRPr="002A3971" w:rsidRDefault="00105E6E">
            <w:pPr>
              <w:jc w:val="right"/>
              <w:rPr>
                <w:ins w:id="8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6.0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2A407" w14:textId="77777777" w:rsidR="00105E6E" w:rsidRPr="002A3971" w:rsidRDefault="00105E6E">
            <w:pPr>
              <w:jc w:val="right"/>
              <w:rPr>
                <w:ins w:id="8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0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0.4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B6852" w14:textId="77777777" w:rsidR="00105E6E" w:rsidRPr="002A3971" w:rsidRDefault="00105E6E">
            <w:pPr>
              <w:jc w:val="right"/>
              <w:rPr>
                <w:ins w:id="8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0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0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E1271" w14:textId="77777777" w:rsidR="00105E6E" w:rsidRPr="002A3971" w:rsidRDefault="00105E6E">
            <w:pPr>
              <w:jc w:val="right"/>
              <w:rPr>
                <w:ins w:id="80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0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.8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64E3F" w14:textId="77777777" w:rsidR="00105E6E" w:rsidRPr="00105E6E" w:rsidRDefault="00105E6E">
            <w:pPr>
              <w:rPr>
                <w:ins w:id="81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1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4A6A27F9" w14:textId="77777777" w:rsidTr="00E0403C">
        <w:trPr>
          <w:trHeight w:val="216"/>
          <w:ins w:id="81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C50AC" w14:textId="77777777" w:rsidR="00105E6E" w:rsidRPr="00105E6E" w:rsidRDefault="00105E6E">
            <w:pPr>
              <w:rPr>
                <w:ins w:id="8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1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Jackda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F8D7B" w14:textId="77777777" w:rsidR="00105E6E" w:rsidRPr="00105E6E" w:rsidRDefault="00105E6E">
            <w:pPr>
              <w:rPr>
                <w:ins w:id="81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81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monedul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38DF7" w14:textId="77777777" w:rsidR="00105E6E" w:rsidRPr="002A3971" w:rsidRDefault="00105E6E">
            <w:pPr>
              <w:jc w:val="right"/>
              <w:rPr>
                <w:ins w:id="8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562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9EDE3" w14:textId="77777777" w:rsidR="00105E6E" w:rsidRPr="002A3971" w:rsidRDefault="00105E6E">
            <w:pPr>
              <w:jc w:val="right"/>
              <w:rPr>
                <w:ins w:id="8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9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7D6F0" w14:textId="77777777" w:rsidR="00105E6E" w:rsidRPr="002A3971" w:rsidRDefault="00105E6E">
            <w:pPr>
              <w:jc w:val="right"/>
              <w:rPr>
                <w:ins w:id="8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2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8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D74E1" w14:textId="77777777" w:rsidR="00105E6E" w:rsidRPr="002A3971" w:rsidRDefault="00105E6E">
            <w:pPr>
              <w:jc w:val="right"/>
              <w:rPr>
                <w:ins w:id="8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2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1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99E59" w14:textId="77777777" w:rsidR="00105E6E" w:rsidRPr="002A3971" w:rsidRDefault="00105E6E">
            <w:pPr>
              <w:jc w:val="right"/>
              <w:rPr>
                <w:ins w:id="82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2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4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CA887" w14:textId="77777777" w:rsidR="00105E6E" w:rsidRPr="00105E6E" w:rsidRDefault="00105E6E">
            <w:pPr>
              <w:rPr>
                <w:ins w:id="82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2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7FFDACC1" w14:textId="77777777" w:rsidTr="00E0403C">
        <w:trPr>
          <w:trHeight w:val="216"/>
          <w:ins w:id="82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C48A2" w14:textId="77777777" w:rsidR="00105E6E" w:rsidRPr="00105E6E" w:rsidRDefault="00105E6E">
            <w:pPr>
              <w:rPr>
                <w:ins w:id="8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3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Jackda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B4C23" w14:textId="77777777" w:rsidR="00105E6E" w:rsidRPr="00105E6E" w:rsidRDefault="00105E6E">
            <w:pPr>
              <w:rPr>
                <w:ins w:id="83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83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monedul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4BA05" w14:textId="77777777" w:rsidR="00105E6E" w:rsidRPr="002A3971" w:rsidRDefault="00105E6E">
            <w:pPr>
              <w:jc w:val="right"/>
              <w:rPr>
                <w:ins w:id="8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562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153D2" w14:textId="77777777" w:rsidR="00105E6E" w:rsidRPr="002A3971" w:rsidRDefault="00105E6E">
            <w:pPr>
              <w:jc w:val="right"/>
              <w:rPr>
                <w:ins w:id="8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5.8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95876" w14:textId="77777777" w:rsidR="00105E6E" w:rsidRPr="002A3971" w:rsidRDefault="00105E6E">
            <w:pPr>
              <w:jc w:val="right"/>
              <w:rPr>
                <w:ins w:id="8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3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4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3710B" w14:textId="77777777" w:rsidR="00105E6E" w:rsidRPr="002A3971" w:rsidRDefault="00105E6E">
            <w:pPr>
              <w:jc w:val="right"/>
              <w:rPr>
                <w:ins w:id="8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4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9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4AC75" w14:textId="77777777" w:rsidR="00105E6E" w:rsidRPr="002A3971" w:rsidRDefault="00105E6E">
            <w:pPr>
              <w:jc w:val="right"/>
              <w:rPr>
                <w:ins w:id="84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4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4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8C8D7" w14:textId="77777777" w:rsidR="00105E6E" w:rsidRPr="00105E6E" w:rsidRDefault="00105E6E">
            <w:pPr>
              <w:rPr>
                <w:ins w:id="84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4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7529604" w14:textId="77777777" w:rsidTr="00E0403C">
        <w:trPr>
          <w:trHeight w:val="216"/>
          <w:ins w:id="84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96159" w14:textId="77777777" w:rsidR="00105E6E" w:rsidRPr="00105E6E" w:rsidRDefault="00105E6E">
            <w:pPr>
              <w:rPr>
                <w:ins w:id="8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4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New Caledonian C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86946" w14:textId="77777777" w:rsidR="00105E6E" w:rsidRPr="00105E6E" w:rsidRDefault="00105E6E">
            <w:pPr>
              <w:rPr>
                <w:ins w:id="84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85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Corvus monoduloide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B8961" w14:textId="77777777" w:rsidR="00105E6E" w:rsidRPr="002A3971" w:rsidRDefault="00105E6E">
            <w:pPr>
              <w:jc w:val="right"/>
              <w:rPr>
                <w:ins w:id="8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kin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23E1B" w14:textId="77777777" w:rsidR="00105E6E" w:rsidRPr="002A3971" w:rsidRDefault="00105E6E">
            <w:pPr>
              <w:jc w:val="right"/>
              <w:rPr>
                <w:ins w:id="8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5.9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572EA" w14:textId="77777777" w:rsidR="00105E6E" w:rsidRPr="002A3971" w:rsidRDefault="00105E6E">
            <w:pPr>
              <w:jc w:val="right"/>
              <w:rPr>
                <w:ins w:id="8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5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.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6646F" w14:textId="77777777" w:rsidR="00105E6E" w:rsidRPr="002A3971" w:rsidRDefault="00105E6E">
            <w:pPr>
              <w:jc w:val="right"/>
              <w:rPr>
                <w:ins w:id="85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5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.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7BF9A" w14:textId="77777777" w:rsidR="00105E6E" w:rsidRPr="002A3971" w:rsidRDefault="00105E6E">
            <w:pPr>
              <w:jc w:val="right"/>
              <w:rPr>
                <w:ins w:id="85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6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5.44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E6983" w14:textId="77777777" w:rsidR="00105E6E" w:rsidRPr="00105E6E" w:rsidRDefault="00105E6E">
            <w:pPr>
              <w:rPr>
                <w:ins w:id="86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6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5D99F44E" w14:textId="77777777" w:rsidTr="00E0403C">
        <w:trPr>
          <w:trHeight w:val="216"/>
          <w:ins w:id="86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1DF9C" w14:textId="77777777" w:rsidR="00105E6E" w:rsidRPr="00105E6E" w:rsidRDefault="00105E6E">
            <w:pPr>
              <w:rPr>
                <w:ins w:id="8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6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Kestrel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C3A71" w14:textId="77777777" w:rsidR="00105E6E" w:rsidRPr="00105E6E" w:rsidRDefault="00105E6E">
            <w:pPr>
              <w:rPr>
                <w:ins w:id="86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86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Falco sparveri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AC190" w14:textId="77777777" w:rsidR="00105E6E" w:rsidRPr="002A3971" w:rsidRDefault="00105E6E">
            <w:pPr>
              <w:jc w:val="right"/>
              <w:rPr>
                <w:ins w:id="8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2882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09A36" w14:textId="77777777" w:rsidR="00105E6E" w:rsidRPr="002A3971" w:rsidRDefault="00105E6E">
            <w:pPr>
              <w:jc w:val="right"/>
              <w:rPr>
                <w:ins w:id="8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</w:t>
              </w:r>
              <w:bookmarkStart w:id="872" w:name="_GoBack"/>
              <w:bookmarkEnd w:id="872"/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.7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8EED8" w14:textId="77777777" w:rsidR="00105E6E" w:rsidRPr="002A3971" w:rsidRDefault="00105E6E">
            <w:pPr>
              <w:jc w:val="right"/>
              <w:rPr>
                <w:ins w:id="8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7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7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FBD85" w14:textId="77777777" w:rsidR="00105E6E" w:rsidRPr="002A3971" w:rsidRDefault="00105E6E">
            <w:pPr>
              <w:jc w:val="right"/>
              <w:rPr>
                <w:ins w:id="8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7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9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6641E" w14:textId="77777777" w:rsidR="00105E6E" w:rsidRPr="002A3971" w:rsidRDefault="00105E6E">
            <w:pPr>
              <w:jc w:val="right"/>
              <w:rPr>
                <w:ins w:id="8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0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BB3B5" w14:textId="77777777" w:rsidR="00105E6E" w:rsidRPr="00105E6E" w:rsidRDefault="00105E6E">
            <w:pPr>
              <w:rPr>
                <w:ins w:id="8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8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2578A115" w14:textId="77777777" w:rsidTr="00E0403C">
        <w:trPr>
          <w:trHeight w:val="216"/>
          <w:ins w:id="88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E2E19" w14:textId="77777777" w:rsidR="00105E6E" w:rsidRPr="00105E6E" w:rsidRDefault="00105E6E">
            <w:pPr>
              <w:rPr>
                <w:ins w:id="88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8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Kestrel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B6626" w14:textId="77777777" w:rsidR="00105E6E" w:rsidRPr="00105E6E" w:rsidRDefault="00105E6E">
            <w:pPr>
              <w:rPr>
                <w:ins w:id="88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88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Falco sparveri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A9D63" w14:textId="77777777" w:rsidR="00105E6E" w:rsidRPr="002A3971" w:rsidRDefault="00105E6E">
            <w:pPr>
              <w:jc w:val="right"/>
              <w:rPr>
                <w:ins w:id="88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8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7530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4DA25" w14:textId="77777777" w:rsidR="00105E6E" w:rsidRPr="002A3971" w:rsidRDefault="00105E6E">
            <w:pPr>
              <w:jc w:val="right"/>
              <w:rPr>
                <w:ins w:id="88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8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AEF6" w14:textId="77777777" w:rsidR="00105E6E" w:rsidRPr="002A3971" w:rsidRDefault="00105E6E">
            <w:pPr>
              <w:jc w:val="right"/>
              <w:rPr>
                <w:ins w:id="89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9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6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1CDF7" w14:textId="77777777" w:rsidR="00105E6E" w:rsidRPr="002A3971" w:rsidRDefault="00105E6E">
            <w:pPr>
              <w:jc w:val="right"/>
              <w:rPr>
                <w:ins w:id="8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9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3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731DB" w14:textId="77777777" w:rsidR="00105E6E" w:rsidRPr="002A3971" w:rsidRDefault="00105E6E">
            <w:pPr>
              <w:jc w:val="right"/>
              <w:rPr>
                <w:ins w:id="8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9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07016" w14:textId="77777777" w:rsidR="00105E6E" w:rsidRPr="00105E6E" w:rsidRDefault="00105E6E">
            <w:pPr>
              <w:rPr>
                <w:ins w:id="8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89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1989E6FE" w14:textId="77777777" w:rsidTr="00E0403C">
        <w:trPr>
          <w:trHeight w:val="216"/>
          <w:ins w:id="89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87919" w14:textId="77777777" w:rsidR="00105E6E" w:rsidRPr="00105E6E" w:rsidRDefault="00105E6E">
            <w:pPr>
              <w:rPr>
                <w:ins w:id="89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0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Kestrel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A7F15" w14:textId="77777777" w:rsidR="00105E6E" w:rsidRPr="00105E6E" w:rsidRDefault="00105E6E">
            <w:pPr>
              <w:rPr>
                <w:ins w:id="90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90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Falco sparveri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A4204" w14:textId="77777777" w:rsidR="00105E6E" w:rsidRPr="002A3971" w:rsidRDefault="00105E6E">
            <w:pPr>
              <w:jc w:val="right"/>
              <w:rPr>
                <w:ins w:id="90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0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905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350D2" w14:textId="77777777" w:rsidR="00105E6E" w:rsidRPr="002A3971" w:rsidRDefault="00105E6E">
            <w:pPr>
              <w:jc w:val="right"/>
              <w:rPr>
                <w:ins w:id="90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0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1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05910" w14:textId="77777777" w:rsidR="00105E6E" w:rsidRPr="002A3971" w:rsidRDefault="00105E6E">
            <w:pPr>
              <w:jc w:val="right"/>
              <w:rPr>
                <w:ins w:id="90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0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5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58D4F" w14:textId="77777777" w:rsidR="00105E6E" w:rsidRPr="002A3971" w:rsidRDefault="00105E6E">
            <w:pPr>
              <w:jc w:val="right"/>
              <w:rPr>
                <w:ins w:id="9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1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2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AE903" w14:textId="77777777" w:rsidR="00105E6E" w:rsidRPr="002A3971" w:rsidRDefault="00105E6E">
            <w:pPr>
              <w:jc w:val="right"/>
              <w:rPr>
                <w:ins w:id="9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1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5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A05B6" w14:textId="77777777" w:rsidR="00105E6E" w:rsidRPr="00105E6E" w:rsidRDefault="00105E6E">
            <w:pPr>
              <w:rPr>
                <w:ins w:id="9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1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5AA75359" w14:textId="77777777" w:rsidTr="00E0403C">
        <w:trPr>
          <w:trHeight w:val="216"/>
          <w:ins w:id="91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F69E0" w14:textId="77777777" w:rsidR="00105E6E" w:rsidRPr="00105E6E" w:rsidRDefault="00105E6E">
            <w:pPr>
              <w:rPr>
                <w:ins w:id="91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1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Kestrel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D9AC6" w14:textId="77777777" w:rsidR="00105E6E" w:rsidRPr="00105E6E" w:rsidRDefault="00105E6E">
            <w:pPr>
              <w:rPr>
                <w:ins w:id="91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91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Falco sparveri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7AD6A" w14:textId="77777777" w:rsidR="00105E6E" w:rsidRPr="002A3971" w:rsidRDefault="00105E6E">
            <w:pPr>
              <w:jc w:val="right"/>
              <w:rPr>
                <w:ins w:id="92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2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6864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4B5B8" w14:textId="77777777" w:rsidR="00105E6E" w:rsidRPr="002A3971" w:rsidRDefault="00105E6E">
            <w:pPr>
              <w:jc w:val="right"/>
              <w:rPr>
                <w:ins w:id="92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2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8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C1136" w14:textId="77777777" w:rsidR="00105E6E" w:rsidRPr="002A3971" w:rsidRDefault="00105E6E">
            <w:pPr>
              <w:jc w:val="right"/>
              <w:rPr>
                <w:ins w:id="9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2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3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D1564" w14:textId="77777777" w:rsidR="00105E6E" w:rsidRPr="002A3971" w:rsidRDefault="00105E6E">
            <w:pPr>
              <w:jc w:val="right"/>
              <w:rPr>
                <w:ins w:id="9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2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6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A6FD3" w14:textId="77777777" w:rsidR="00105E6E" w:rsidRPr="002A3971" w:rsidRDefault="00105E6E">
            <w:pPr>
              <w:jc w:val="right"/>
              <w:rPr>
                <w:ins w:id="9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0CAF8" w14:textId="77777777" w:rsidR="00105E6E" w:rsidRPr="00105E6E" w:rsidRDefault="00105E6E">
            <w:pPr>
              <w:rPr>
                <w:ins w:id="9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3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4F7EC8D" w14:textId="77777777" w:rsidTr="00E0403C">
        <w:trPr>
          <w:trHeight w:val="216"/>
          <w:ins w:id="93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57391" w14:textId="77777777" w:rsidR="00105E6E" w:rsidRPr="00105E6E" w:rsidRDefault="00105E6E">
            <w:pPr>
              <w:rPr>
                <w:ins w:id="93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3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Kestrel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F73A3" w14:textId="77777777" w:rsidR="00105E6E" w:rsidRPr="00105E6E" w:rsidRDefault="00105E6E">
            <w:pPr>
              <w:rPr>
                <w:ins w:id="93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93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Falco sparveri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43EFB" w14:textId="77777777" w:rsidR="00105E6E" w:rsidRPr="002A3971" w:rsidRDefault="00105E6E">
            <w:pPr>
              <w:jc w:val="right"/>
              <w:rPr>
                <w:ins w:id="93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3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658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10C4F" w14:textId="77777777" w:rsidR="00105E6E" w:rsidRPr="002A3971" w:rsidRDefault="00105E6E">
            <w:pPr>
              <w:jc w:val="right"/>
              <w:rPr>
                <w:ins w:id="93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4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4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20679" w14:textId="77777777" w:rsidR="00105E6E" w:rsidRPr="002A3971" w:rsidRDefault="00105E6E">
            <w:pPr>
              <w:jc w:val="right"/>
              <w:rPr>
                <w:ins w:id="9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4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2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F0648" w14:textId="77777777" w:rsidR="00105E6E" w:rsidRPr="002A3971" w:rsidRDefault="00105E6E">
            <w:pPr>
              <w:jc w:val="right"/>
              <w:rPr>
                <w:ins w:id="9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4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0C614" w14:textId="77777777" w:rsidR="00105E6E" w:rsidRPr="002A3971" w:rsidRDefault="00105E6E">
            <w:pPr>
              <w:jc w:val="right"/>
              <w:rPr>
                <w:ins w:id="9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6.84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BE9DE" w14:textId="77777777" w:rsidR="00105E6E" w:rsidRPr="00105E6E" w:rsidRDefault="00105E6E">
            <w:pPr>
              <w:rPr>
                <w:ins w:id="9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4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0B289B0A" w14:textId="77777777" w:rsidTr="00E0403C">
        <w:trPr>
          <w:trHeight w:val="216"/>
          <w:ins w:id="94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A9D49" w14:textId="77777777" w:rsidR="00105E6E" w:rsidRPr="00105E6E" w:rsidRDefault="00105E6E">
            <w:pPr>
              <w:rPr>
                <w:ins w:id="95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5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Kestrel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0DEFA" w14:textId="77777777" w:rsidR="00105E6E" w:rsidRPr="00105E6E" w:rsidRDefault="00105E6E">
            <w:pPr>
              <w:rPr>
                <w:ins w:id="95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95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Falco sparveri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6CE0D" w14:textId="77777777" w:rsidR="00105E6E" w:rsidRPr="002A3971" w:rsidRDefault="00105E6E">
            <w:pPr>
              <w:jc w:val="right"/>
              <w:rPr>
                <w:ins w:id="95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5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5677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B892A" w14:textId="77777777" w:rsidR="00105E6E" w:rsidRPr="002A3971" w:rsidRDefault="00105E6E">
            <w:pPr>
              <w:jc w:val="right"/>
              <w:rPr>
                <w:ins w:id="95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5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1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9CBD4" w14:textId="77777777" w:rsidR="00105E6E" w:rsidRPr="002A3971" w:rsidRDefault="00105E6E">
            <w:pPr>
              <w:jc w:val="right"/>
              <w:rPr>
                <w:ins w:id="9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5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6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D4701" w14:textId="77777777" w:rsidR="00105E6E" w:rsidRPr="002A3971" w:rsidRDefault="00105E6E">
            <w:pPr>
              <w:jc w:val="right"/>
              <w:rPr>
                <w:ins w:id="9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6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7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9B3AD" w14:textId="77777777" w:rsidR="00105E6E" w:rsidRPr="002A3971" w:rsidRDefault="00105E6E">
            <w:pPr>
              <w:jc w:val="right"/>
              <w:rPr>
                <w:ins w:id="9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9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EC42C" w14:textId="77777777" w:rsidR="00105E6E" w:rsidRPr="00105E6E" w:rsidRDefault="00105E6E">
            <w:pPr>
              <w:rPr>
                <w:ins w:id="9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6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11A903F" w14:textId="77777777" w:rsidTr="00E0403C">
        <w:trPr>
          <w:trHeight w:val="216"/>
          <w:ins w:id="96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073F3" w14:textId="77777777" w:rsidR="00105E6E" w:rsidRPr="00105E6E" w:rsidRDefault="00105E6E">
            <w:pPr>
              <w:rPr>
                <w:ins w:id="96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6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Dark-eyed Junco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CF649" w14:textId="77777777" w:rsidR="00105E6E" w:rsidRPr="00105E6E" w:rsidRDefault="00105E6E">
            <w:pPr>
              <w:rPr>
                <w:ins w:id="96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97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Junco hyemal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13387" w14:textId="77777777" w:rsidR="00105E6E" w:rsidRPr="002A3971" w:rsidRDefault="00105E6E">
            <w:pPr>
              <w:jc w:val="right"/>
              <w:rPr>
                <w:ins w:id="97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7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67381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26FD3" w14:textId="77777777" w:rsidR="00105E6E" w:rsidRPr="002A3971" w:rsidRDefault="00105E6E">
            <w:pPr>
              <w:jc w:val="right"/>
              <w:rPr>
                <w:ins w:id="9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7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4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8CAD2" w14:textId="77777777" w:rsidR="00105E6E" w:rsidRPr="002A3971" w:rsidRDefault="00105E6E">
            <w:pPr>
              <w:jc w:val="right"/>
              <w:rPr>
                <w:ins w:id="9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7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0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9939C" w14:textId="77777777" w:rsidR="00105E6E" w:rsidRPr="002A3971" w:rsidRDefault="00105E6E">
            <w:pPr>
              <w:jc w:val="right"/>
              <w:rPr>
                <w:ins w:id="9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5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09FCA" w14:textId="77777777" w:rsidR="00105E6E" w:rsidRPr="002A3971" w:rsidRDefault="00105E6E">
            <w:pPr>
              <w:jc w:val="right"/>
              <w:rPr>
                <w:ins w:id="9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3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ED33D" w14:textId="77777777" w:rsidR="00105E6E" w:rsidRPr="00105E6E" w:rsidRDefault="00105E6E">
            <w:pPr>
              <w:rPr>
                <w:ins w:id="9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8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444A5FC" w14:textId="77777777" w:rsidTr="00E0403C">
        <w:trPr>
          <w:trHeight w:val="216"/>
          <w:ins w:id="98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C867F" w14:textId="77777777" w:rsidR="00105E6E" w:rsidRPr="00105E6E" w:rsidRDefault="00105E6E">
            <w:pPr>
              <w:rPr>
                <w:ins w:id="98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8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Dark-eyed Junco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08629" w14:textId="77777777" w:rsidR="00105E6E" w:rsidRPr="00105E6E" w:rsidRDefault="00105E6E">
            <w:pPr>
              <w:rPr>
                <w:ins w:id="98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98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Junco hyemal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7AC6E" w14:textId="77777777" w:rsidR="00105E6E" w:rsidRPr="002A3971" w:rsidRDefault="00105E6E">
            <w:pPr>
              <w:jc w:val="right"/>
              <w:rPr>
                <w:ins w:id="98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8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6737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EFA7C" w14:textId="77777777" w:rsidR="00105E6E" w:rsidRPr="002A3971" w:rsidRDefault="00105E6E">
            <w:pPr>
              <w:jc w:val="right"/>
              <w:rPr>
                <w:ins w:id="99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9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8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C50EC" w14:textId="77777777" w:rsidR="00105E6E" w:rsidRPr="002A3971" w:rsidRDefault="00105E6E">
            <w:pPr>
              <w:jc w:val="right"/>
              <w:rPr>
                <w:ins w:id="9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9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8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93A77" w14:textId="77777777" w:rsidR="00105E6E" w:rsidRPr="002A3971" w:rsidRDefault="00105E6E">
            <w:pPr>
              <w:jc w:val="right"/>
              <w:rPr>
                <w:ins w:id="9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9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0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49AB5" w14:textId="77777777" w:rsidR="00105E6E" w:rsidRPr="002A3971" w:rsidRDefault="00105E6E">
            <w:pPr>
              <w:jc w:val="right"/>
              <w:rPr>
                <w:ins w:id="9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6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FE36D" w14:textId="77777777" w:rsidR="00105E6E" w:rsidRPr="00105E6E" w:rsidRDefault="00105E6E">
            <w:pPr>
              <w:rPr>
                <w:ins w:id="9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99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865B866" w14:textId="77777777" w:rsidTr="00E0403C">
        <w:trPr>
          <w:trHeight w:val="216"/>
          <w:ins w:id="100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0A923" w14:textId="77777777" w:rsidR="00105E6E" w:rsidRPr="00105E6E" w:rsidRDefault="00105E6E">
            <w:pPr>
              <w:rPr>
                <w:ins w:id="100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0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Dark-eyed Junco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56F79" w14:textId="77777777" w:rsidR="00105E6E" w:rsidRPr="00105E6E" w:rsidRDefault="00105E6E">
            <w:pPr>
              <w:rPr>
                <w:ins w:id="100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00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Junco hyemal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21A92" w14:textId="77777777" w:rsidR="00105E6E" w:rsidRPr="002A3971" w:rsidRDefault="00105E6E">
            <w:pPr>
              <w:jc w:val="right"/>
              <w:rPr>
                <w:ins w:id="100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0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6737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233EB" w14:textId="77777777" w:rsidR="00105E6E" w:rsidRPr="002A3971" w:rsidRDefault="00105E6E">
            <w:pPr>
              <w:jc w:val="right"/>
              <w:rPr>
                <w:ins w:id="100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0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1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EB940" w14:textId="77777777" w:rsidR="00105E6E" w:rsidRPr="002A3971" w:rsidRDefault="00105E6E">
            <w:pPr>
              <w:jc w:val="right"/>
              <w:rPr>
                <w:ins w:id="10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1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9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5C842" w14:textId="77777777" w:rsidR="00105E6E" w:rsidRPr="002A3971" w:rsidRDefault="00105E6E">
            <w:pPr>
              <w:jc w:val="right"/>
              <w:rPr>
                <w:ins w:id="10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1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4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05722" w14:textId="77777777" w:rsidR="00105E6E" w:rsidRPr="002A3971" w:rsidRDefault="00105E6E">
            <w:pPr>
              <w:jc w:val="right"/>
              <w:rPr>
                <w:ins w:id="10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2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B6DF2" w14:textId="77777777" w:rsidR="00105E6E" w:rsidRPr="00105E6E" w:rsidRDefault="00105E6E">
            <w:pPr>
              <w:rPr>
                <w:ins w:id="10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1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16064130" w14:textId="77777777" w:rsidTr="00E0403C">
        <w:trPr>
          <w:trHeight w:val="216"/>
          <w:ins w:id="101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018F1" w14:textId="77777777" w:rsidR="00105E6E" w:rsidRPr="00105E6E" w:rsidRDefault="00105E6E">
            <w:pPr>
              <w:rPr>
                <w:ins w:id="101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1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Dark-eyed Junco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9A100" w14:textId="77777777" w:rsidR="00105E6E" w:rsidRPr="00105E6E" w:rsidRDefault="00105E6E">
            <w:pPr>
              <w:rPr>
                <w:ins w:id="102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02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Junco hyemal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279D5" w14:textId="77777777" w:rsidR="00105E6E" w:rsidRPr="002A3971" w:rsidRDefault="00105E6E">
            <w:pPr>
              <w:jc w:val="right"/>
              <w:rPr>
                <w:ins w:id="102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2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6738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8AB89" w14:textId="77777777" w:rsidR="00105E6E" w:rsidRPr="002A3971" w:rsidRDefault="00105E6E">
            <w:pPr>
              <w:jc w:val="right"/>
              <w:rPr>
                <w:ins w:id="10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2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9615E" w14:textId="77777777" w:rsidR="00105E6E" w:rsidRPr="002A3971" w:rsidRDefault="00105E6E">
            <w:pPr>
              <w:jc w:val="right"/>
              <w:rPr>
                <w:ins w:id="10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2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2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90846" w14:textId="77777777" w:rsidR="00105E6E" w:rsidRPr="002A3971" w:rsidRDefault="00105E6E">
            <w:pPr>
              <w:jc w:val="right"/>
              <w:rPr>
                <w:ins w:id="10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5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F36F4" w14:textId="77777777" w:rsidR="00105E6E" w:rsidRPr="002A3971" w:rsidRDefault="00105E6E">
            <w:pPr>
              <w:jc w:val="right"/>
              <w:rPr>
                <w:ins w:id="10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4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BFA17" w14:textId="77777777" w:rsidR="00105E6E" w:rsidRPr="00105E6E" w:rsidRDefault="00105E6E">
            <w:pPr>
              <w:rPr>
                <w:ins w:id="10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3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3F5E90B4" w14:textId="77777777" w:rsidTr="00E0403C">
        <w:trPr>
          <w:trHeight w:val="216"/>
          <w:ins w:id="103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F9998" w14:textId="77777777" w:rsidR="00105E6E" w:rsidRPr="00105E6E" w:rsidRDefault="00105E6E">
            <w:pPr>
              <w:rPr>
                <w:ins w:id="103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3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Pink-eared Duc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416D0" w14:textId="77777777" w:rsidR="00105E6E" w:rsidRPr="00105E6E" w:rsidRDefault="00105E6E">
            <w:pPr>
              <w:rPr>
                <w:ins w:id="103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03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Malacorhynchos membranace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C050D" w14:textId="77777777" w:rsidR="00105E6E" w:rsidRPr="002A3971" w:rsidRDefault="00105E6E">
            <w:pPr>
              <w:jc w:val="right"/>
              <w:rPr>
                <w:ins w:id="103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4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581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A953F" w14:textId="77777777" w:rsidR="00105E6E" w:rsidRPr="002A3971" w:rsidRDefault="00105E6E">
            <w:pPr>
              <w:jc w:val="right"/>
              <w:rPr>
                <w:ins w:id="10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4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6.1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C5D58" w14:textId="77777777" w:rsidR="00105E6E" w:rsidRPr="002A3971" w:rsidRDefault="00105E6E">
            <w:pPr>
              <w:jc w:val="right"/>
              <w:rPr>
                <w:ins w:id="10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4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3.2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5A912" w14:textId="77777777" w:rsidR="00105E6E" w:rsidRPr="002A3971" w:rsidRDefault="00105E6E">
            <w:pPr>
              <w:jc w:val="right"/>
              <w:rPr>
                <w:ins w:id="10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3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408E9" w14:textId="77777777" w:rsidR="00105E6E" w:rsidRPr="002A3971" w:rsidRDefault="00105E6E">
            <w:pPr>
              <w:jc w:val="right"/>
              <w:rPr>
                <w:ins w:id="10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8.4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67F4E" w14:textId="77777777" w:rsidR="00105E6E" w:rsidRPr="00105E6E" w:rsidRDefault="00105E6E">
            <w:pPr>
              <w:rPr>
                <w:ins w:id="10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5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7A37EE5C" w14:textId="77777777" w:rsidTr="00E0403C">
        <w:trPr>
          <w:trHeight w:val="216"/>
          <w:ins w:id="105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21A2A" w14:textId="77777777" w:rsidR="00105E6E" w:rsidRPr="00105E6E" w:rsidRDefault="00105E6E">
            <w:pPr>
              <w:rPr>
                <w:ins w:id="105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5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Pink-eared Duc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28FC1" w14:textId="77777777" w:rsidR="00105E6E" w:rsidRPr="00105E6E" w:rsidRDefault="00105E6E">
            <w:pPr>
              <w:rPr>
                <w:ins w:id="105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05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Malacorhynchos membranace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1B86D" w14:textId="77777777" w:rsidR="00105E6E" w:rsidRPr="002A3971" w:rsidRDefault="00105E6E">
            <w:pPr>
              <w:jc w:val="right"/>
              <w:rPr>
                <w:ins w:id="105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5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kin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D1B39" w14:textId="77777777" w:rsidR="00105E6E" w:rsidRPr="002A3971" w:rsidRDefault="00105E6E">
            <w:pPr>
              <w:jc w:val="right"/>
              <w:rPr>
                <w:ins w:id="10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5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2.4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A034B" w14:textId="77777777" w:rsidR="00105E6E" w:rsidRPr="002A3971" w:rsidRDefault="00105E6E">
            <w:pPr>
              <w:jc w:val="right"/>
              <w:rPr>
                <w:ins w:id="10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6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1.2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D26D1" w14:textId="77777777" w:rsidR="00105E6E" w:rsidRPr="002A3971" w:rsidRDefault="00105E6E">
            <w:pPr>
              <w:jc w:val="right"/>
              <w:rPr>
                <w:ins w:id="10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7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70036" w14:textId="77777777" w:rsidR="00105E6E" w:rsidRPr="002A3971" w:rsidRDefault="00105E6E">
            <w:pPr>
              <w:jc w:val="right"/>
              <w:rPr>
                <w:ins w:id="10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FDAC1" w14:textId="77777777" w:rsidR="00105E6E" w:rsidRPr="00105E6E" w:rsidRDefault="00105E6E">
            <w:pPr>
              <w:rPr>
                <w:ins w:id="10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6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1FA6CDB4" w14:textId="77777777" w:rsidTr="00E0403C">
        <w:trPr>
          <w:trHeight w:val="216"/>
          <w:ins w:id="106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02DDE" w14:textId="77777777" w:rsidR="00105E6E" w:rsidRPr="00105E6E" w:rsidRDefault="00105E6E">
            <w:pPr>
              <w:rPr>
                <w:ins w:id="106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7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ong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C6D99" w14:textId="77777777" w:rsidR="00105E6E" w:rsidRPr="00105E6E" w:rsidRDefault="00105E6E">
            <w:pPr>
              <w:rPr>
                <w:ins w:id="107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07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Melospiza melodi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55928" w14:textId="77777777" w:rsidR="00105E6E" w:rsidRPr="002A3971" w:rsidRDefault="00105E6E">
            <w:pPr>
              <w:jc w:val="right"/>
              <w:rPr>
                <w:ins w:id="10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7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8404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A0D73" w14:textId="77777777" w:rsidR="00105E6E" w:rsidRPr="002A3971" w:rsidRDefault="00105E6E">
            <w:pPr>
              <w:jc w:val="right"/>
              <w:rPr>
                <w:ins w:id="10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7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6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2DE46" w14:textId="77777777" w:rsidR="00105E6E" w:rsidRPr="002A3971" w:rsidRDefault="00105E6E">
            <w:pPr>
              <w:jc w:val="right"/>
              <w:rPr>
                <w:ins w:id="10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9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61A0A" w14:textId="77777777" w:rsidR="00105E6E" w:rsidRPr="002A3971" w:rsidRDefault="00105E6E">
            <w:pPr>
              <w:jc w:val="right"/>
              <w:rPr>
                <w:ins w:id="10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1E027" w14:textId="77777777" w:rsidR="00105E6E" w:rsidRPr="002A3971" w:rsidRDefault="00105E6E">
            <w:pPr>
              <w:jc w:val="right"/>
              <w:rPr>
                <w:ins w:id="10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6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10EF0" w14:textId="77777777" w:rsidR="00105E6E" w:rsidRPr="00105E6E" w:rsidRDefault="00105E6E">
            <w:pPr>
              <w:rPr>
                <w:ins w:id="10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8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36B9C3F" w14:textId="77777777" w:rsidTr="00E0403C">
        <w:trPr>
          <w:trHeight w:val="216"/>
          <w:ins w:id="108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E34ED" w14:textId="77777777" w:rsidR="00105E6E" w:rsidRPr="00105E6E" w:rsidRDefault="00105E6E">
            <w:pPr>
              <w:rPr>
                <w:ins w:id="108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8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ong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14D53" w14:textId="77777777" w:rsidR="00105E6E" w:rsidRPr="00105E6E" w:rsidRDefault="00105E6E">
            <w:pPr>
              <w:rPr>
                <w:ins w:id="108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08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Melospiza melodi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05234" w14:textId="77777777" w:rsidR="00105E6E" w:rsidRPr="002A3971" w:rsidRDefault="00105E6E">
            <w:pPr>
              <w:jc w:val="right"/>
              <w:rPr>
                <w:ins w:id="109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9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86037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E61B1" w14:textId="77777777" w:rsidR="00105E6E" w:rsidRPr="002A3971" w:rsidRDefault="00105E6E">
            <w:pPr>
              <w:jc w:val="right"/>
              <w:rPr>
                <w:ins w:id="10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9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4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6A41B" w14:textId="77777777" w:rsidR="00105E6E" w:rsidRPr="002A3971" w:rsidRDefault="00105E6E">
            <w:pPr>
              <w:jc w:val="right"/>
              <w:rPr>
                <w:ins w:id="10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9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9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93B8" w14:textId="77777777" w:rsidR="00105E6E" w:rsidRPr="002A3971" w:rsidRDefault="00105E6E">
            <w:pPr>
              <w:jc w:val="right"/>
              <w:rPr>
                <w:ins w:id="10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7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9FA0B" w14:textId="77777777" w:rsidR="00105E6E" w:rsidRPr="002A3971" w:rsidRDefault="00105E6E">
            <w:pPr>
              <w:jc w:val="right"/>
              <w:rPr>
                <w:ins w:id="10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0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8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A701C" w14:textId="77777777" w:rsidR="00105E6E" w:rsidRPr="00105E6E" w:rsidRDefault="00105E6E">
            <w:pPr>
              <w:rPr>
                <w:ins w:id="11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0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7EB14090" w14:textId="77777777" w:rsidTr="00E0403C">
        <w:trPr>
          <w:trHeight w:val="216"/>
          <w:ins w:id="110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5C799" w14:textId="77777777" w:rsidR="00105E6E" w:rsidRPr="00105E6E" w:rsidRDefault="00105E6E">
            <w:pPr>
              <w:rPr>
                <w:ins w:id="110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0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-crowned Night Her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70096" w14:textId="77777777" w:rsidR="00105E6E" w:rsidRPr="00105E6E" w:rsidRDefault="00105E6E">
            <w:pPr>
              <w:rPr>
                <w:ins w:id="110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10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Nycticorax nycticorax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E69B1" w14:textId="77777777" w:rsidR="00105E6E" w:rsidRPr="002A3971" w:rsidRDefault="00105E6E">
            <w:pPr>
              <w:jc w:val="right"/>
              <w:rPr>
                <w:ins w:id="110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0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192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94DB2" w14:textId="77777777" w:rsidR="00105E6E" w:rsidRPr="002A3971" w:rsidRDefault="00105E6E">
            <w:pPr>
              <w:jc w:val="right"/>
              <w:rPr>
                <w:ins w:id="11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1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3.6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66774" w14:textId="77777777" w:rsidR="00105E6E" w:rsidRPr="002A3971" w:rsidRDefault="00105E6E">
            <w:pPr>
              <w:jc w:val="right"/>
              <w:rPr>
                <w:ins w:id="11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1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0.9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B930C" w14:textId="77777777" w:rsidR="00105E6E" w:rsidRPr="002A3971" w:rsidRDefault="00105E6E">
            <w:pPr>
              <w:jc w:val="right"/>
              <w:rPr>
                <w:ins w:id="11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7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51F41" w14:textId="77777777" w:rsidR="00105E6E" w:rsidRPr="002A3971" w:rsidRDefault="00105E6E">
            <w:pPr>
              <w:jc w:val="right"/>
              <w:rPr>
                <w:ins w:id="11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0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CF008" w14:textId="77777777" w:rsidR="00105E6E" w:rsidRPr="00105E6E" w:rsidRDefault="00105E6E">
            <w:pPr>
              <w:rPr>
                <w:ins w:id="11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1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4DA3ABB" w14:textId="77777777" w:rsidTr="00E0403C">
        <w:trPr>
          <w:trHeight w:val="216"/>
          <w:ins w:id="111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6D69C" w14:textId="77777777" w:rsidR="00105E6E" w:rsidRPr="00105E6E" w:rsidRDefault="00105E6E">
            <w:pPr>
              <w:rPr>
                <w:ins w:id="112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2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-crowned Night Her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41A15" w14:textId="77777777" w:rsidR="00105E6E" w:rsidRPr="00105E6E" w:rsidRDefault="00105E6E">
            <w:pPr>
              <w:rPr>
                <w:ins w:id="112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12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Nycticorax nycticorax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95166" w14:textId="77777777" w:rsidR="00105E6E" w:rsidRPr="002A3971" w:rsidRDefault="00105E6E">
            <w:pPr>
              <w:jc w:val="right"/>
              <w:rPr>
                <w:ins w:id="11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2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384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4919F" w14:textId="77777777" w:rsidR="00105E6E" w:rsidRPr="002A3971" w:rsidRDefault="00105E6E">
            <w:pPr>
              <w:jc w:val="right"/>
              <w:rPr>
                <w:ins w:id="11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2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5.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332E5" w14:textId="77777777" w:rsidR="00105E6E" w:rsidRPr="002A3971" w:rsidRDefault="00105E6E">
            <w:pPr>
              <w:jc w:val="right"/>
              <w:rPr>
                <w:ins w:id="11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1.9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41C28" w14:textId="77777777" w:rsidR="00105E6E" w:rsidRPr="002A3971" w:rsidRDefault="00105E6E">
            <w:pPr>
              <w:jc w:val="right"/>
              <w:rPr>
                <w:ins w:id="11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6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927BD" w14:textId="77777777" w:rsidR="00105E6E" w:rsidRPr="002A3971" w:rsidRDefault="00105E6E">
            <w:pPr>
              <w:jc w:val="right"/>
              <w:rPr>
                <w:ins w:id="11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14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64538" w14:textId="77777777" w:rsidR="00105E6E" w:rsidRPr="00105E6E" w:rsidRDefault="00105E6E">
            <w:pPr>
              <w:rPr>
                <w:ins w:id="11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3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7F9DB8B5" w14:textId="77777777" w:rsidTr="00E0403C">
        <w:trPr>
          <w:trHeight w:val="216"/>
          <w:ins w:id="113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BD30E" w14:textId="77777777" w:rsidR="00105E6E" w:rsidRPr="00105E6E" w:rsidRDefault="00105E6E">
            <w:pPr>
              <w:rPr>
                <w:ins w:id="113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3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-crowned Night Her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C7FA0" w14:textId="77777777" w:rsidR="00105E6E" w:rsidRPr="00105E6E" w:rsidRDefault="00105E6E">
            <w:pPr>
              <w:rPr>
                <w:ins w:id="113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14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Nycticorax nycticorax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8F82A" w14:textId="77777777" w:rsidR="00105E6E" w:rsidRPr="002A3971" w:rsidRDefault="00105E6E">
            <w:pPr>
              <w:jc w:val="right"/>
              <w:rPr>
                <w:ins w:id="11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4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844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53155" w14:textId="77777777" w:rsidR="00105E6E" w:rsidRPr="002A3971" w:rsidRDefault="00105E6E">
            <w:pPr>
              <w:jc w:val="right"/>
              <w:rPr>
                <w:ins w:id="11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4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1.98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26E10" w14:textId="77777777" w:rsidR="00105E6E" w:rsidRPr="002A3971" w:rsidRDefault="00105E6E">
            <w:pPr>
              <w:jc w:val="right"/>
              <w:rPr>
                <w:ins w:id="11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9.3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09AB" w14:textId="77777777" w:rsidR="00105E6E" w:rsidRPr="002A3971" w:rsidRDefault="00105E6E">
            <w:pPr>
              <w:jc w:val="right"/>
              <w:rPr>
                <w:ins w:id="11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8.6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0C542" w14:textId="77777777" w:rsidR="00105E6E" w:rsidRPr="002A3971" w:rsidRDefault="00105E6E">
            <w:pPr>
              <w:jc w:val="right"/>
              <w:rPr>
                <w:ins w:id="11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5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C2A3F" w14:textId="77777777" w:rsidR="00105E6E" w:rsidRPr="00105E6E" w:rsidRDefault="00105E6E">
            <w:pPr>
              <w:rPr>
                <w:ins w:id="11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5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3708405A" w14:textId="77777777" w:rsidTr="00E0403C">
        <w:trPr>
          <w:trHeight w:val="216"/>
          <w:ins w:id="115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3ECDD" w14:textId="77777777" w:rsidR="00105E6E" w:rsidRPr="00105E6E" w:rsidRDefault="00105E6E">
            <w:pPr>
              <w:rPr>
                <w:ins w:id="115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5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-crowned Night Heron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2D6E4" w14:textId="77777777" w:rsidR="00105E6E" w:rsidRPr="00105E6E" w:rsidRDefault="00105E6E">
            <w:pPr>
              <w:rPr>
                <w:ins w:id="115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15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Nycticorax nycticorax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AC54B" w14:textId="77777777" w:rsidR="00105E6E" w:rsidRPr="002A3971" w:rsidRDefault="00105E6E">
            <w:pPr>
              <w:jc w:val="right"/>
              <w:rPr>
                <w:ins w:id="11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5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234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F8744" w14:textId="77777777" w:rsidR="00105E6E" w:rsidRPr="002A3971" w:rsidRDefault="00105E6E">
            <w:pPr>
              <w:jc w:val="right"/>
              <w:rPr>
                <w:ins w:id="11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6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8.3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51E50" w14:textId="77777777" w:rsidR="00105E6E" w:rsidRPr="002A3971" w:rsidRDefault="00105E6E">
            <w:pPr>
              <w:jc w:val="right"/>
              <w:rPr>
                <w:ins w:id="11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3.6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89809" w14:textId="77777777" w:rsidR="00105E6E" w:rsidRPr="002A3971" w:rsidRDefault="00105E6E">
            <w:pPr>
              <w:jc w:val="right"/>
              <w:rPr>
                <w:ins w:id="11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4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D7B39" w14:textId="77777777" w:rsidR="00105E6E" w:rsidRPr="002A3971" w:rsidRDefault="00105E6E">
            <w:pPr>
              <w:jc w:val="right"/>
              <w:rPr>
                <w:ins w:id="11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.5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CE70B" w14:textId="77777777" w:rsidR="00105E6E" w:rsidRPr="00105E6E" w:rsidRDefault="00105E6E">
            <w:pPr>
              <w:rPr>
                <w:ins w:id="11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6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7E89AD9B" w14:textId="77777777" w:rsidTr="00E0403C">
        <w:trPr>
          <w:trHeight w:val="216"/>
          <w:ins w:id="117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98EBE" w14:textId="77777777" w:rsidR="00105E6E" w:rsidRPr="00105E6E" w:rsidRDefault="00105E6E">
            <w:pPr>
              <w:rPr>
                <w:ins w:id="117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7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Great Cormorant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5E4E4" w14:textId="1D5C7741" w:rsidR="00105E6E" w:rsidRPr="00105E6E" w:rsidRDefault="00105E6E">
            <w:pPr>
              <w:rPr>
                <w:ins w:id="117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17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halacrocorax carbo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ADED0" w14:textId="77777777" w:rsidR="00105E6E" w:rsidRPr="002A3971" w:rsidRDefault="00105E6E">
            <w:pPr>
              <w:jc w:val="right"/>
              <w:rPr>
                <w:ins w:id="11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7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39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29F31" w14:textId="77777777" w:rsidR="00105E6E" w:rsidRPr="002A3971" w:rsidRDefault="00105E6E">
            <w:pPr>
              <w:jc w:val="right"/>
              <w:rPr>
                <w:ins w:id="11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5.9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1D52C" w14:textId="77777777" w:rsidR="00105E6E" w:rsidRPr="002A3971" w:rsidRDefault="00105E6E">
            <w:pPr>
              <w:jc w:val="right"/>
              <w:rPr>
                <w:ins w:id="11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8.5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BBF91" w14:textId="77777777" w:rsidR="00105E6E" w:rsidRPr="002A3971" w:rsidRDefault="00105E6E">
            <w:pPr>
              <w:jc w:val="right"/>
              <w:rPr>
                <w:ins w:id="11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0FB8F" w14:textId="77777777" w:rsidR="00105E6E" w:rsidRPr="002A3971" w:rsidRDefault="00105E6E">
            <w:pPr>
              <w:jc w:val="right"/>
              <w:rPr>
                <w:ins w:id="11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.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F8DA4" w14:textId="77777777" w:rsidR="00105E6E" w:rsidRPr="00105E6E" w:rsidRDefault="00105E6E">
            <w:pPr>
              <w:rPr>
                <w:ins w:id="11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8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1F976556" w14:textId="77777777" w:rsidTr="00E0403C">
        <w:trPr>
          <w:trHeight w:val="216"/>
          <w:ins w:id="118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61C22" w14:textId="77777777" w:rsidR="00105E6E" w:rsidRPr="00105E6E" w:rsidRDefault="00105E6E">
            <w:pPr>
              <w:rPr>
                <w:ins w:id="118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8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Great Cormorant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1EB89" w14:textId="6D891DE2" w:rsidR="00105E6E" w:rsidRPr="00105E6E" w:rsidRDefault="00105E6E" w:rsidP="005F658C">
            <w:pPr>
              <w:rPr>
                <w:ins w:id="119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19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halacrocorax carbo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5E6E6" w14:textId="77777777" w:rsidR="00105E6E" w:rsidRPr="002A3971" w:rsidRDefault="00105E6E">
            <w:pPr>
              <w:jc w:val="right"/>
              <w:rPr>
                <w:ins w:id="11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9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873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7E756" w14:textId="77777777" w:rsidR="00105E6E" w:rsidRPr="002A3971" w:rsidRDefault="00105E6E">
            <w:pPr>
              <w:jc w:val="right"/>
              <w:rPr>
                <w:ins w:id="11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9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3.5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A9A8" w14:textId="77777777" w:rsidR="00105E6E" w:rsidRPr="002A3971" w:rsidRDefault="00105E6E">
            <w:pPr>
              <w:jc w:val="right"/>
              <w:rPr>
                <w:ins w:id="11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2.5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35C95" w14:textId="77777777" w:rsidR="00105E6E" w:rsidRPr="002A3971" w:rsidRDefault="00105E6E">
            <w:pPr>
              <w:jc w:val="right"/>
              <w:rPr>
                <w:ins w:id="11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1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8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3B611" w14:textId="77777777" w:rsidR="00105E6E" w:rsidRPr="002A3971" w:rsidRDefault="00105E6E">
            <w:pPr>
              <w:jc w:val="right"/>
              <w:rPr>
                <w:ins w:id="12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8.7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C806C" w14:textId="77777777" w:rsidR="00105E6E" w:rsidRPr="00105E6E" w:rsidRDefault="00105E6E">
            <w:pPr>
              <w:rPr>
                <w:ins w:id="12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0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2974647" w14:textId="77777777" w:rsidTr="00E0403C">
        <w:trPr>
          <w:trHeight w:val="216"/>
          <w:ins w:id="120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74D44" w14:textId="77777777" w:rsidR="00105E6E" w:rsidRPr="00105E6E" w:rsidRDefault="00105E6E">
            <w:pPr>
              <w:rPr>
                <w:ins w:id="120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0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Lesser Flamingo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BE5F2" w14:textId="77777777" w:rsidR="00105E6E" w:rsidRPr="00105E6E" w:rsidRDefault="00105E6E">
            <w:pPr>
              <w:rPr>
                <w:ins w:id="120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20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hoeniconaias mino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15041" w14:textId="77777777" w:rsidR="00105E6E" w:rsidRPr="002A3971" w:rsidRDefault="00105E6E">
            <w:pPr>
              <w:jc w:val="right"/>
              <w:rPr>
                <w:ins w:id="12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1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18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09132" w14:textId="77777777" w:rsidR="00105E6E" w:rsidRPr="002A3971" w:rsidRDefault="00105E6E">
            <w:pPr>
              <w:jc w:val="right"/>
              <w:rPr>
                <w:ins w:id="12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1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3.0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F2538" w14:textId="77777777" w:rsidR="00105E6E" w:rsidRPr="002A3971" w:rsidRDefault="00105E6E">
            <w:pPr>
              <w:jc w:val="right"/>
              <w:rPr>
                <w:ins w:id="12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6.2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3D17F" w14:textId="77777777" w:rsidR="00105E6E" w:rsidRPr="002A3971" w:rsidRDefault="00105E6E">
            <w:pPr>
              <w:jc w:val="right"/>
              <w:rPr>
                <w:ins w:id="12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5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8F496" w14:textId="77777777" w:rsidR="00105E6E" w:rsidRPr="002A3971" w:rsidRDefault="00105E6E">
            <w:pPr>
              <w:jc w:val="right"/>
              <w:rPr>
                <w:ins w:id="12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2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C1D93" w14:textId="77777777" w:rsidR="00105E6E" w:rsidRPr="00105E6E" w:rsidRDefault="00105E6E">
            <w:pPr>
              <w:rPr>
                <w:ins w:id="12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2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4A2CA0C0" w14:textId="77777777" w:rsidTr="00E0403C">
        <w:trPr>
          <w:trHeight w:val="216"/>
          <w:ins w:id="122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FDC46" w14:textId="77777777" w:rsidR="00105E6E" w:rsidRPr="00105E6E" w:rsidRDefault="00105E6E">
            <w:pPr>
              <w:rPr>
                <w:ins w:id="122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2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Lesser Flamingo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23208" w14:textId="77777777" w:rsidR="00105E6E" w:rsidRPr="00105E6E" w:rsidRDefault="00105E6E">
            <w:pPr>
              <w:rPr>
                <w:ins w:id="122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22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hoeniconaias mino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65D7C" w14:textId="77777777" w:rsidR="00105E6E" w:rsidRPr="002A3971" w:rsidRDefault="00105E6E">
            <w:pPr>
              <w:jc w:val="right"/>
              <w:rPr>
                <w:ins w:id="12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2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18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D2C33" w14:textId="77777777" w:rsidR="00105E6E" w:rsidRPr="002A3971" w:rsidRDefault="00105E6E">
            <w:pPr>
              <w:jc w:val="right"/>
              <w:rPr>
                <w:ins w:id="12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8.0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56550" w14:textId="77777777" w:rsidR="00105E6E" w:rsidRPr="002A3971" w:rsidRDefault="00105E6E">
            <w:pPr>
              <w:jc w:val="right"/>
              <w:rPr>
                <w:ins w:id="12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0.3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C7E29" w14:textId="77777777" w:rsidR="00105E6E" w:rsidRPr="002A3971" w:rsidRDefault="00105E6E">
            <w:pPr>
              <w:jc w:val="right"/>
              <w:rPr>
                <w:ins w:id="12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5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0CB67" w14:textId="77777777" w:rsidR="00105E6E" w:rsidRPr="002A3971" w:rsidRDefault="00105E6E">
            <w:pPr>
              <w:jc w:val="right"/>
              <w:rPr>
                <w:ins w:id="12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8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80676" w14:textId="77777777" w:rsidR="00105E6E" w:rsidRPr="00105E6E" w:rsidRDefault="00105E6E">
            <w:pPr>
              <w:rPr>
                <w:ins w:id="12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3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664FBC3" w14:textId="77777777" w:rsidTr="00E0403C">
        <w:trPr>
          <w:trHeight w:val="216"/>
          <w:ins w:id="123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FD552" w14:textId="77777777" w:rsidR="00105E6E" w:rsidRPr="00105E6E" w:rsidRDefault="00105E6E">
            <w:pPr>
              <w:rPr>
                <w:ins w:id="123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4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Lesser Flamingo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77006" w14:textId="77777777" w:rsidR="00105E6E" w:rsidRPr="00105E6E" w:rsidRDefault="00105E6E">
            <w:pPr>
              <w:rPr>
                <w:ins w:id="124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24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hoeniconaias mino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169BB" w14:textId="77777777" w:rsidR="00105E6E" w:rsidRPr="002A3971" w:rsidRDefault="00105E6E">
            <w:pPr>
              <w:jc w:val="right"/>
              <w:rPr>
                <w:ins w:id="12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4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18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1CC5A" w14:textId="77777777" w:rsidR="00105E6E" w:rsidRPr="002A3971" w:rsidRDefault="00105E6E">
            <w:pPr>
              <w:jc w:val="right"/>
              <w:rPr>
                <w:ins w:id="12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1.0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972FC" w14:textId="77777777" w:rsidR="00105E6E" w:rsidRPr="002A3971" w:rsidRDefault="00105E6E">
            <w:pPr>
              <w:jc w:val="right"/>
              <w:rPr>
                <w:ins w:id="12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D02AB" w14:textId="77777777" w:rsidR="00105E6E" w:rsidRPr="002A3971" w:rsidRDefault="00105E6E">
            <w:pPr>
              <w:jc w:val="right"/>
              <w:rPr>
                <w:ins w:id="12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8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C1AC9" w14:textId="77777777" w:rsidR="00105E6E" w:rsidRPr="002A3971" w:rsidRDefault="00105E6E">
            <w:pPr>
              <w:jc w:val="right"/>
              <w:rPr>
                <w:ins w:id="12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2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C617E" w14:textId="77777777" w:rsidR="00105E6E" w:rsidRPr="00105E6E" w:rsidRDefault="00105E6E">
            <w:pPr>
              <w:rPr>
                <w:ins w:id="12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5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133854AD" w14:textId="77777777" w:rsidTr="00E0403C">
        <w:trPr>
          <w:trHeight w:val="216"/>
          <w:ins w:id="125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B2B47" w14:textId="77777777" w:rsidR="00105E6E" w:rsidRPr="00105E6E" w:rsidRDefault="00105E6E">
            <w:pPr>
              <w:rPr>
                <w:ins w:id="125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5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astern Towhe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8088E" w14:textId="77777777" w:rsidR="00105E6E" w:rsidRPr="00105E6E" w:rsidRDefault="00105E6E">
            <w:pPr>
              <w:rPr>
                <w:ins w:id="125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25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ipilo erythrophthalm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CE72E" w14:textId="77777777" w:rsidR="00105E6E" w:rsidRPr="002A3971" w:rsidRDefault="00105E6E">
            <w:pPr>
              <w:jc w:val="right"/>
              <w:rPr>
                <w:ins w:id="12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6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564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DC75F" w14:textId="77777777" w:rsidR="00105E6E" w:rsidRPr="002A3971" w:rsidRDefault="00105E6E">
            <w:pPr>
              <w:jc w:val="right"/>
              <w:rPr>
                <w:ins w:id="12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6647F" w14:textId="77777777" w:rsidR="00105E6E" w:rsidRPr="002A3971" w:rsidRDefault="00105E6E">
            <w:pPr>
              <w:jc w:val="right"/>
              <w:rPr>
                <w:ins w:id="12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8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A45EF" w14:textId="77777777" w:rsidR="00105E6E" w:rsidRPr="002A3971" w:rsidRDefault="00105E6E">
            <w:pPr>
              <w:jc w:val="right"/>
              <w:rPr>
                <w:ins w:id="12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8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9CDF3" w14:textId="77777777" w:rsidR="00105E6E" w:rsidRPr="002A3971" w:rsidRDefault="00105E6E">
            <w:pPr>
              <w:jc w:val="right"/>
              <w:rPr>
                <w:ins w:id="12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9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E9AE0" w14:textId="77777777" w:rsidR="00105E6E" w:rsidRPr="00105E6E" w:rsidRDefault="00105E6E">
            <w:pPr>
              <w:rPr>
                <w:ins w:id="12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7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381982B1" w14:textId="77777777" w:rsidTr="00E0403C">
        <w:trPr>
          <w:trHeight w:val="216"/>
          <w:ins w:id="127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52765" w14:textId="77777777" w:rsidR="00105E6E" w:rsidRPr="00105E6E" w:rsidRDefault="00105E6E">
            <w:pPr>
              <w:rPr>
                <w:ins w:id="12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7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astern Towhe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53086" w14:textId="77777777" w:rsidR="00105E6E" w:rsidRPr="00105E6E" w:rsidRDefault="00105E6E">
            <w:pPr>
              <w:rPr>
                <w:ins w:id="127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27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ipilo erythrophthalm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34EA3" w14:textId="77777777" w:rsidR="00105E6E" w:rsidRPr="002A3971" w:rsidRDefault="00105E6E">
            <w:pPr>
              <w:jc w:val="right"/>
              <w:rPr>
                <w:ins w:id="12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808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C8167" w14:textId="77777777" w:rsidR="00105E6E" w:rsidRPr="002A3971" w:rsidRDefault="00105E6E">
            <w:pPr>
              <w:jc w:val="right"/>
              <w:rPr>
                <w:ins w:id="12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28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D437B" w14:textId="77777777" w:rsidR="00105E6E" w:rsidRPr="002A3971" w:rsidRDefault="00105E6E">
            <w:pPr>
              <w:jc w:val="right"/>
              <w:rPr>
                <w:ins w:id="12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8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29149" w14:textId="77777777" w:rsidR="00105E6E" w:rsidRPr="002A3971" w:rsidRDefault="00105E6E">
            <w:pPr>
              <w:jc w:val="right"/>
              <w:rPr>
                <w:ins w:id="12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C81EC" w14:textId="77777777" w:rsidR="00105E6E" w:rsidRPr="002A3971" w:rsidRDefault="00105E6E">
            <w:pPr>
              <w:jc w:val="right"/>
              <w:rPr>
                <w:ins w:id="12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8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123DD" w14:textId="77777777" w:rsidR="00105E6E" w:rsidRPr="00105E6E" w:rsidRDefault="00105E6E">
            <w:pPr>
              <w:rPr>
                <w:ins w:id="12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8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1D3D8AB2" w14:textId="77777777" w:rsidTr="00E0403C">
        <w:trPr>
          <w:trHeight w:val="216"/>
          <w:ins w:id="128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79CFD" w14:textId="77777777" w:rsidR="00105E6E" w:rsidRPr="00105E6E" w:rsidRDefault="00105E6E">
            <w:pPr>
              <w:rPr>
                <w:ins w:id="129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9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uropean Golden Plov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E6F4D" w14:textId="77777777" w:rsidR="00105E6E" w:rsidRPr="00105E6E" w:rsidRDefault="00105E6E">
            <w:pPr>
              <w:rPr>
                <w:ins w:id="129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29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luvialis apricari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0AB33" w14:textId="77777777" w:rsidR="00105E6E" w:rsidRPr="002A3971" w:rsidRDefault="00105E6E">
            <w:pPr>
              <w:jc w:val="right"/>
              <w:rPr>
                <w:ins w:id="12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9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614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48F48" w14:textId="77777777" w:rsidR="00105E6E" w:rsidRPr="002A3971" w:rsidRDefault="00105E6E">
            <w:pPr>
              <w:jc w:val="right"/>
              <w:rPr>
                <w:ins w:id="12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0.9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98923" w14:textId="77777777" w:rsidR="00105E6E" w:rsidRPr="002A3971" w:rsidRDefault="00105E6E">
            <w:pPr>
              <w:jc w:val="right"/>
              <w:rPr>
                <w:ins w:id="12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2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.8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EBE3C" w14:textId="77777777" w:rsidR="00105E6E" w:rsidRPr="002A3971" w:rsidRDefault="00105E6E">
            <w:pPr>
              <w:jc w:val="right"/>
              <w:rPr>
                <w:ins w:id="13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8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4D850" w14:textId="77777777" w:rsidR="00105E6E" w:rsidRPr="002A3971" w:rsidRDefault="00105E6E">
            <w:pPr>
              <w:jc w:val="right"/>
              <w:rPr>
                <w:ins w:id="13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2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B7112" w14:textId="77777777" w:rsidR="00105E6E" w:rsidRPr="00105E6E" w:rsidRDefault="00105E6E">
            <w:pPr>
              <w:rPr>
                <w:ins w:id="13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0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53871B3A" w14:textId="77777777" w:rsidTr="00E0403C">
        <w:trPr>
          <w:trHeight w:val="216"/>
          <w:ins w:id="130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E8942" w14:textId="77777777" w:rsidR="00105E6E" w:rsidRPr="00105E6E" w:rsidRDefault="00105E6E">
            <w:pPr>
              <w:rPr>
                <w:ins w:id="130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0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uropean Golden Plov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48477" w14:textId="77777777" w:rsidR="00105E6E" w:rsidRPr="00105E6E" w:rsidRDefault="00105E6E">
            <w:pPr>
              <w:rPr>
                <w:ins w:id="130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31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luvialis apricari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A9AC0" w14:textId="77777777" w:rsidR="00105E6E" w:rsidRPr="002A3971" w:rsidRDefault="00105E6E">
            <w:pPr>
              <w:jc w:val="right"/>
              <w:rPr>
                <w:ins w:id="13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1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839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FA991" w14:textId="77777777" w:rsidR="00105E6E" w:rsidRPr="002A3971" w:rsidRDefault="00105E6E">
            <w:pPr>
              <w:jc w:val="right"/>
              <w:rPr>
                <w:ins w:id="13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3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8F638" w14:textId="77777777" w:rsidR="00105E6E" w:rsidRPr="002A3971" w:rsidRDefault="00105E6E">
            <w:pPr>
              <w:jc w:val="right"/>
              <w:rPr>
                <w:ins w:id="13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7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A9451" w14:textId="77777777" w:rsidR="00105E6E" w:rsidRPr="002A3971" w:rsidRDefault="00105E6E">
            <w:pPr>
              <w:jc w:val="right"/>
              <w:rPr>
                <w:ins w:id="13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3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8B653" w14:textId="77777777" w:rsidR="00105E6E" w:rsidRPr="002A3971" w:rsidRDefault="00105E6E">
            <w:pPr>
              <w:jc w:val="right"/>
              <w:rPr>
                <w:ins w:id="13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0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77242" w14:textId="77777777" w:rsidR="00105E6E" w:rsidRPr="00105E6E" w:rsidRDefault="00105E6E">
            <w:pPr>
              <w:rPr>
                <w:ins w:id="13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666CD224" w14:textId="77777777" w:rsidTr="00E0403C">
        <w:trPr>
          <w:trHeight w:val="216"/>
          <w:ins w:id="132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C6454" w14:textId="77777777" w:rsidR="00105E6E" w:rsidRPr="00105E6E" w:rsidRDefault="00105E6E">
            <w:pPr>
              <w:rPr>
                <w:ins w:id="13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2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rolina Chickade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19F58" w14:textId="77777777" w:rsidR="00105E6E" w:rsidRPr="00105E6E" w:rsidRDefault="00105E6E">
            <w:pPr>
              <w:rPr>
                <w:ins w:id="132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32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oecile carolin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AA89F" w14:textId="77777777" w:rsidR="00105E6E" w:rsidRPr="002A3971" w:rsidRDefault="00105E6E">
            <w:pPr>
              <w:jc w:val="right"/>
              <w:rPr>
                <w:ins w:id="132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2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640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39CD6" w14:textId="77777777" w:rsidR="00105E6E" w:rsidRPr="002A3971" w:rsidRDefault="00105E6E">
            <w:pPr>
              <w:jc w:val="right"/>
              <w:rPr>
                <w:ins w:id="132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3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1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4A15D" w14:textId="77777777" w:rsidR="00105E6E" w:rsidRPr="002A3971" w:rsidRDefault="00105E6E">
            <w:pPr>
              <w:jc w:val="right"/>
              <w:rPr>
                <w:ins w:id="133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3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.5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F36E4" w14:textId="77777777" w:rsidR="00105E6E" w:rsidRPr="002A3971" w:rsidRDefault="00105E6E">
            <w:pPr>
              <w:jc w:val="right"/>
              <w:rPr>
                <w:ins w:id="133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3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.6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994F5" w14:textId="77777777" w:rsidR="00105E6E" w:rsidRPr="002A3971" w:rsidRDefault="00105E6E">
            <w:pPr>
              <w:jc w:val="right"/>
              <w:rPr>
                <w:ins w:id="133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3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8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44376" w14:textId="77777777" w:rsidR="00105E6E" w:rsidRPr="00105E6E" w:rsidRDefault="00105E6E">
            <w:pPr>
              <w:rPr>
                <w:ins w:id="133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3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708F8AD" w14:textId="77777777" w:rsidTr="00E0403C">
        <w:trPr>
          <w:trHeight w:val="216"/>
          <w:ins w:id="133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6ABD5" w14:textId="77777777" w:rsidR="00105E6E" w:rsidRPr="00105E6E" w:rsidRDefault="00105E6E">
            <w:pPr>
              <w:rPr>
                <w:ins w:id="13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4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rolina Chickade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AF4C8" w14:textId="77777777" w:rsidR="00105E6E" w:rsidRPr="00105E6E" w:rsidRDefault="00105E6E">
            <w:pPr>
              <w:rPr>
                <w:ins w:id="134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34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oecile carolin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D4D6F" w14:textId="77777777" w:rsidR="00105E6E" w:rsidRPr="002A3971" w:rsidRDefault="00105E6E">
            <w:pPr>
              <w:jc w:val="right"/>
              <w:rPr>
                <w:ins w:id="134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4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260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07EAE" w14:textId="77777777" w:rsidR="00105E6E" w:rsidRPr="002A3971" w:rsidRDefault="00105E6E">
            <w:pPr>
              <w:jc w:val="right"/>
              <w:rPr>
                <w:ins w:id="134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4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6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8ADA7" w14:textId="77777777" w:rsidR="00105E6E" w:rsidRPr="002A3971" w:rsidRDefault="00105E6E">
            <w:pPr>
              <w:jc w:val="right"/>
              <w:rPr>
                <w:ins w:id="134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4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2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AD4B6" w14:textId="77777777" w:rsidR="00105E6E" w:rsidRPr="002A3971" w:rsidRDefault="00105E6E">
            <w:pPr>
              <w:jc w:val="right"/>
              <w:rPr>
                <w:ins w:id="135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5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.9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EF31A" w14:textId="77777777" w:rsidR="00105E6E" w:rsidRPr="002A3971" w:rsidRDefault="00105E6E">
            <w:pPr>
              <w:jc w:val="right"/>
              <w:rPr>
                <w:ins w:id="135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5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44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113FF" w14:textId="77777777" w:rsidR="00105E6E" w:rsidRPr="00105E6E" w:rsidRDefault="00105E6E">
            <w:pPr>
              <w:rPr>
                <w:ins w:id="135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5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5430CCBE" w14:textId="77777777" w:rsidTr="00E0403C">
        <w:trPr>
          <w:trHeight w:val="216"/>
          <w:ins w:id="135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8D2EC" w14:textId="77777777" w:rsidR="00105E6E" w:rsidRPr="00105E6E" w:rsidRDefault="00105E6E">
            <w:pPr>
              <w:rPr>
                <w:ins w:id="135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5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rolina Chickade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08BE9" w14:textId="77777777" w:rsidR="00105E6E" w:rsidRPr="00105E6E" w:rsidRDefault="00105E6E">
            <w:pPr>
              <w:rPr>
                <w:ins w:id="135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36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oecile carolin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4643A" w14:textId="77777777" w:rsidR="00105E6E" w:rsidRPr="002A3971" w:rsidRDefault="00105E6E">
            <w:pPr>
              <w:jc w:val="right"/>
              <w:rPr>
                <w:ins w:id="136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6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4034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5E535" w14:textId="77777777" w:rsidR="00105E6E" w:rsidRPr="002A3971" w:rsidRDefault="00105E6E">
            <w:pPr>
              <w:jc w:val="right"/>
              <w:rPr>
                <w:ins w:id="136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6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6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6D773" w14:textId="77777777" w:rsidR="00105E6E" w:rsidRPr="002A3971" w:rsidRDefault="00105E6E">
            <w:pPr>
              <w:jc w:val="right"/>
              <w:rPr>
                <w:ins w:id="136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6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.4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455A2" w14:textId="77777777" w:rsidR="00105E6E" w:rsidRPr="002A3971" w:rsidRDefault="00105E6E">
            <w:pPr>
              <w:jc w:val="right"/>
              <w:rPr>
                <w:ins w:id="136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6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.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5EF41" w14:textId="77777777" w:rsidR="00105E6E" w:rsidRPr="002A3971" w:rsidRDefault="00105E6E">
            <w:pPr>
              <w:jc w:val="right"/>
              <w:rPr>
                <w:ins w:id="136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7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7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894C9" w14:textId="77777777" w:rsidR="00105E6E" w:rsidRPr="00105E6E" w:rsidRDefault="00105E6E">
            <w:pPr>
              <w:rPr>
                <w:ins w:id="137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6E0183F1" w14:textId="77777777" w:rsidTr="00E0403C">
        <w:trPr>
          <w:trHeight w:val="216"/>
          <w:ins w:id="137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B7A2D" w14:textId="77777777" w:rsidR="00105E6E" w:rsidRPr="00105E6E" w:rsidRDefault="00105E6E">
            <w:pPr>
              <w:rPr>
                <w:ins w:id="13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7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arolina Chickade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AF26D" w14:textId="77777777" w:rsidR="00105E6E" w:rsidRPr="00105E6E" w:rsidRDefault="00105E6E">
            <w:pPr>
              <w:rPr>
                <w:ins w:id="137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37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oecile carolin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336F5" w14:textId="77777777" w:rsidR="00105E6E" w:rsidRPr="002A3971" w:rsidRDefault="00105E6E">
            <w:pPr>
              <w:jc w:val="right"/>
              <w:rPr>
                <w:ins w:id="13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2866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03C7B" w14:textId="77777777" w:rsidR="00105E6E" w:rsidRPr="002A3971" w:rsidRDefault="00105E6E">
            <w:pPr>
              <w:jc w:val="right"/>
              <w:rPr>
                <w:ins w:id="13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D0E9B" w14:textId="77777777" w:rsidR="00105E6E" w:rsidRPr="002A3971" w:rsidRDefault="00105E6E">
            <w:pPr>
              <w:jc w:val="right"/>
              <w:rPr>
                <w:ins w:id="13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0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61491" w14:textId="77777777" w:rsidR="00105E6E" w:rsidRPr="002A3971" w:rsidRDefault="00105E6E">
            <w:pPr>
              <w:jc w:val="right"/>
              <w:rPr>
                <w:ins w:id="13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.4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FEAB9" w14:textId="77777777" w:rsidR="00105E6E" w:rsidRPr="002A3971" w:rsidRDefault="00105E6E">
            <w:pPr>
              <w:jc w:val="right"/>
              <w:rPr>
                <w:ins w:id="13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1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C9233" w14:textId="77777777" w:rsidR="00105E6E" w:rsidRPr="00105E6E" w:rsidRDefault="00105E6E">
            <w:pPr>
              <w:rPr>
                <w:ins w:id="13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5F344F2E" w14:textId="77777777" w:rsidTr="00E0403C">
        <w:trPr>
          <w:trHeight w:val="216"/>
          <w:ins w:id="138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FB773" w14:textId="77777777" w:rsidR="00105E6E" w:rsidRPr="00105E6E" w:rsidRDefault="00105E6E">
            <w:pPr>
              <w:rPr>
                <w:ins w:id="13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9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nx Shearwat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D9D35" w14:textId="77777777" w:rsidR="00105E6E" w:rsidRPr="00105E6E" w:rsidRDefault="00105E6E">
            <w:pPr>
              <w:rPr>
                <w:ins w:id="139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39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uffinus puffin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4B958" w14:textId="77777777" w:rsidR="00105E6E" w:rsidRPr="002A3971" w:rsidRDefault="00105E6E">
            <w:pPr>
              <w:jc w:val="right"/>
              <w:rPr>
                <w:ins w:id="139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9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kin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73C8F" w14:textId="77777777" w:rsidR="00105E6E" w:rsidRPr="002A3971" w:rsidRDefault="00105E6E">
            <w:pPr>
              <w:jc w:val="right"/>
              <w:rPr>
                <w:ins w:id="139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9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5.1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B2C37" w14:textId="77777777" w:rsidR="00105E6E" w:rsidRPr="002A3971" w:rsidRDefault="00105E6E">
            <w:pPr>
              <w:jc w:val="right"/>
              <w:rPr>
                <w:ins w:id="139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39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0.2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C13F9" w14:textId="77777777" w:rsidR="00105E6E" w:rsidRPr="002A3971" w:rsidRDefault="00105E6E">
            <w:pPr>
              <w:jc w:val="right"/>
              <w:rPr>
                <w:ins w:id="139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0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4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6F0B3" w14:textId="77777777" w:rsidR="00105E6E" w:rsidRPr="002A3971" w:rsidRDefault="00105E6E">
            <w:pPr>
              <w:jc w:val="right"/>
              <w:rPr>
                <w:ins w:id="140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0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2.1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CFA89" w14:textId="77777777" w:rsidR="00105E6E" w:rsidRPr="00105E6E" w:rsidRDefault="00105E6E">
            <w:pPr>
              <w:rPr>
                <w:ins w:id="140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0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213E5598" w14:textId="77777777" w:rsidTr="00E0403C">
        <w:trPr>
          <w:trHeight w:val="216"/>
          <w:ins w:id="140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E89D3" w14:textId="77777777" w:rsidR="00105E6E" w:rsidRPr="00105E6E" w:rsidRDefault="00105E6E">
            <w:pPr>
              <w:rPr>
                <w:ins w:id="14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0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nx Shearwat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A55FE" w14:textId="77777777" w:rsidR="00105E6E" w:rsidRPr="00105E6E" w:rsidRDefault="00105E6E">
            <w:pPr>
              <w:rPr>
                <w:ins w:id="140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40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uffinus puffin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1D24F" w14:textId="77777777" w:rsidR="00105E6E" w:rsidRPr="002A3971" w:rsidRDefault="00105E6E">
            <w:pPr>
              <w:jc w:val="right"/>
              <w:rPr>
                <w:ins w:id="141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1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kin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DDCCB" w14:textId="77777777" w:rsidR="00105E6E" w:rsidRPr="002A3971" w:rsidRDefault="00105E6E">
            <w:pPr>
              <w:jc w:val="right"/>
              <w:rPr>
                <w:ins w:id="141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1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5.7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C2525" w14:textId="77777777" w:rsidR="00105E6E" w:rsidRPr="002A3971" w:rsidRDefault="00105E6E">
            <w:pPr>
              <w:jc w:val="right"/>
              <w:rPr>
                <w:ins w:id="141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1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0.1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9FC45" w14:textId="77777777" w:rsidR="00105E6E" w:rsidRPr="002A3971" w:rsidRDefault="00105E6E">
            <w:pPr>
              <w:jc w:val="right"/>
              <w:rPr>
                <w:ins w:id="141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1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6.3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FB86A" w14:textId="77777777" w:rsidR="00105E6E" w:rsidRPr="002A3971" w:rsidRDefault="00105E6E">
            <w:pPr>
              <w:jc w:val="right"/>
              <w:rPr>
                <w:ins w:id="141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1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2.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269B6" w14:textId="77777777" w:rsidR="00105E6E" w:rsidRPr="00105E6E" w:rsidRDefault="00105E6E">
            <w:pPr>
              <w:rPr>
                <w:ins w:id="142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2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1A37DF5D" w14:textId="77777777" w:rsidTr="00E0403C">
        <w:trPr>
          <w:trHeight w:val="216"/>
          <w:ins w:id="142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66DAD" w14:textId="77777777" w:rsidR="00105E6E" w:rsidRPr="00105E6E" w:rsidRDefault="00105E6E">
            <w:pPr>
              <w:rPr>
                <w:ins w:id="14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2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nx Shearwat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A6E4C" w14:textId="77777777" w:rsidR="00105E6E" w:rsidRPr="00105E6E" w:rsidRDefault="00105E6E">
            <w:pPr>
              <w:rPr>
                <w:ins w:id="142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42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Puffinus puffin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63B8B" w14:textId="77777777" w:rsidR="00105E6E" w:rsidRPr="002A3971" w:rsidRDefault="00105E6E">
            <w:pPr>
              <w:jc w:val="right"/>
              <w:rPr>
                <w:ins w:id="142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2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skin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7067B" w14:textId="77777777" w:rsidR="00105E6E" w:rsidRPr="002A3971" w:rsidRDefault="00105E6E">
            <w:pPr>
              <w:jc w:val="right"/>
              <w:rPr>
                <w:ins w:id="142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3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5.1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0855C" w14:textId="77777777" w:rsidR="00105E6E" w:rsidRPr="002A3971" w:rsidRDefault="00105E6E">
            <w:pPr>
              <w:jc w:val="right"/>
              <w:rPr>
                <w:ins w:id="143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3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9.9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8EAD3" w14:textId="77777777" w:rsidR="00105E6E" w:rsidRPr="002A3971" w:rsidRDefault="00105E6E">
            <w:pPr>
              <w:jc w:val="right"/>
              <w:rPr>
                <w:ins w:id="143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3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8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5504F" w14:textId="77777777" w:rsidR="00105E6E" w:rsidRPr="002A3971" w:rsidRDefault="00105E6E">
            <w:pPr>
              <w:jc w:val="right"/>
              <w:rPr>
                <w:ins w:id="143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3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0.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6AE41" w14:textId="77777777" w:rsidR="00105E6E" w:rsidRPr="00105E6E" w:rsidRDefault="00105E6E">
            <w:pPr>
              <w:rPr>
                <w:ins w:id="143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3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59D6BC24" w14:textId="77777777" w:rsidTr="00E0403C">
        <w:trPr>
          <w:trHeight w:val="216"/>
          <w:ins w:id="143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0ADE7" w14:textId="77777777" w:rsidR="00105E6E" w:rsidRPr="00105E6E" w:rsidRDefault="00105E6E">
            <w:pPr>
              <w:rPr>
                <w:ins w:id="14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4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 Skimm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C5CD3" w14:textId="77777777" w:rsidR="00105E6E" w:rsidRPr="00105E6E" w:rsidRDefault="00105E6E">
            <w:pPr>
              <w:rPr>
                <w:ins w:id="144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44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Rynchops nige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1BF54" w14:textId="77777777" w:rsidR="00105E6E" w:rsidRPr="002A3971" w:rsidRDefault="00105E6E">
            <w:pPr>
              <w:jc w:val="right"/>
              <w:rPr>
                <w:ins w:id="144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4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6311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5C797" w14:textId="77777777" w:rsidR="00105E6E" w:rsidRPr="002A3971" w:rsidRDefault="00105E6E">
            <w:pPr>
              <w:jc w:val="right"/>
              <w:rPr>
                <w:ins w:id="144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4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2.9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6D009" w14:textId="77777777" w:rsidR="00105E6E" w:rsidRPr="002A3971" w:rsidRDefault="00105E6E">
            <w:pPr>
              <w:jc w:val="right"/>
              <w:rPr>
                <w:ins w:id="144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4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4.7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7BD91" w14:textId="77777777" w:rsidR="00105E6E" w:rsidRPr="002A3971" w:rsidRDefault="00105E6E">
            <w:pPr>
              <w:jc w:val="right"/>
              <w:rPr>
                <w:ins w:id="145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5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1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0246B" w14:textId="77777777" w:rsidR="00105E6E" w:rsidRPr="002A3971" w:rsidRDefault="00105E6E">
            <w:pPr>
              <w:jc w:val="right"/>
              <w:rPr>
                <w:ins w:id="145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5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8.1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1CDF3" w14:textId="77777777" w:rsidR="00105E6E" w:rsidRPr="00105E6E" w:rsidRDefault="00105E6E">
            <w:pPr>
              <w:rPr>
                <w:ins w:id="145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5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DEA346C" w14:textId="77777777" w:rsidTr="00E0403C">
        <w:trPr>
          <w:trHeight w:val="216"/>
          <w:ins w:id="145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C9B41" w14:textId="77777777" w:rsidR="00105E6E" w:rsidRPr="00105E6E" w:rsidRDefault="00105E6E">
            <w:pPr>
              <w:rPr>
                <w:ins w:id="145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5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 Skimm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CCED9" w14:textId="77777777" w:rsidR="00105E6E" w:rsidRPr="00105E6E" w:rsidRDefault="00105E6E">
            <w:pPr>
              <w:rPr>
                <w:ins w:id="145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46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Rynchops nige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84A8C" w14:textId="77777777" w:rsidR="00105E6E" w:rsidRPr="002A3971" w:rsidRDefault="00105E6E">
            <w:pPr>
              <w:jc w:val="right"/>
              <w:rPr>
                <w:ins w:id="146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6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631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0D679" w14:textId="77777777" w:rsidR="00105E6E" w:rsidRPr="002A3971" w:rsidRDefault="00105E6E">
            <w:pPr>
              <w:jc w:val="right"/>
              <w:rPr>
                <w:ins w:id="146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6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7.7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08BF1" w14:textId="77777777" w:rsidR="00105E6E" w:rsidRPr="002A3971" w:rsidRDefault="00105E6E">
            <w:pPr>
              <w:jc w:val="right"/>
              <w:rPr>
                <w:ins w:id="146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6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1.6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567EE" w14:textId="77777777" w:rsidR="00105E6E" w:rsidRPr="002A3971" w:rsidRDefault="00105E6E">
            <w:pPr>
              <w:jc w:val="right"/>
              <w:rPr>
                <w:ins w:id="146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6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7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0E4F5" w14:textId="77777777" w:rsidR="00105E6E" w:rsidRPr="002A3971" w:rsidRDefault="00105E6E">
            <w:pPr>
              <w:jc w:val="right"/>
              <w:rPr>
                <w:ins w:id="146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7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C807E" w14:textId="77777777" w:rsidR="00105E6E" w:rsidRPr="00105E6E" w:rsidRDefault="00105E6E">
            <w:pPr>
              <w:rPr>
                <w:ins w:id="147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7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7857610A" w14:textId="77777777" w:rsidTr="00E0403C">
        <w:trPr>
          <w:trHeight w:val="216"/>
          <w:ins w:id="147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9D420" w14:textId="77777777" w:rsidR="00105E6E" w:rsidRPr="00105E6E" w:rsidRDefault="00105E6E">
            <w:pPr>
              <w:rPr>
                <w:ins w:id="147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7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 Skimm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B8EA5" w14:textId="77777777" w:rsidR="00105E6E" w:rsidRPr="00105E6E" w:rsidRDefault="00105E6E">
            <w:pPr>
              <w:rPr>
                <w:ins w:id="147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47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Rynchops nige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BFA33" w14:textId="77777777" w:rsidR="00105E6E" w:rsidRPr="002A3971" w:rsidRDefault="00105E6E">
            <w:pPr>
              <w:jc w:val="right"/>
              <w:rPr>
                <w:ins w:id="147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7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9888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A6173" w14:textId="77777777" w:rsidR="00105E6E" w:rsidRPr="002A3971" w:rsidRDefault="00105E6E">
            <w:pPr>
              <w:jc w:val="right"/>
              <w:rPr>
                <w:ins w:id="148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8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3.68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965F3" w14:textId="77777777" w:rsidR="00105E6E" w:rsidRPr="002A3971" w:rsidRDefault="00105E6E">
            <w:pPr>
              <w:jc w:val="right"/>
              <w:rPr>
                <w:ins w:id="148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8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1.8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8E7B4" w14:textId="77777777" w:rsidR="00105E6E" w:rsidRPr="002A3971" w:rsidRDefault="00105E6E">
            <w:pPr>
              <w:jc w:val="right"/>
              <w:rPr>
                <w:ins w:id="148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8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0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DC8B7" w14:textId="77777777" w:rsidR="00105E6E" w:rsidRPr="002A3971" w:rsidRDefault="00105E6E">
            <w:pPr>
              <w:jc w:val="right"/>
              <w:rPr>
                <w:ins w:id="148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8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0.7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A1D01" w14:textId="77777777" w:rsidR="00105E6E" w:rsidRPr="00105E6E" w:rsidRDefault="00105E6E">
            <w:pPr>
              <w:rPr>
                <w:ins w:id="148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8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4B903DAB" w14:textId="77777777" w:rsidTr="00E0403C">
        <w:trPr>
          <w:trHeight w:val="216"/>
          <w:ins w:id="149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2A6E1" w14:textId="77777777" w:rsidR="00105E6E" w:rsidRPr="00105E6E" w:rsidRDefault="00105E6E">
            <w:pPr>
              <w:rPr>
                <w:ins w:id="149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9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 Skimmer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8F574" w14:textId="77777777" w:rsidR="00105E6E" w:rsidRPr="00105E6E" w:rsidRDefault="00105E6E">
            <w:pPr>
              <w:rPr>
                <w:ins w:id="149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49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Rynchops niger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D5CAD" w14:textId="77777777" w:rsidR="00105E6E" w:rsidRPr="002A3971" w:rsidRDefault="00105E6E">
            <w:pPr>
              <w:jc w:val="right"/>
              <w:rPr>
                <w:ins w:id="149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9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800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9244D" w14:textId="77777777" w:rsidR="00105E6E" w:rsidRPr="002A3971" w:rsidRDefault="00105E6E">
            <w:pPr>
              <w:jc w:val="right"/>
              <w:rPr>
                <w:ins w:id="149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49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0.4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27470" w14:textId="77777777" w:rsidR="00105E6E" w:rsidRPr="002A3971" w:rsidRDefault="00105E6E">
            <w:pPr>
              <w:jc w:val="right"/>
              <w:rPr>
                <w:ins w:id="149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0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2.1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9DE0D" w14:textId="77777777" w:rsidR="00105E6E" w:rsidRPr="002A3971" w:rsidRDefault="00105E6E">
            <w:pPr>
              <w:jc w:val="right"/>
              <w:rPr>
                <w:ins w:id="150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0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2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8922F" w14:textId="77777777" w:rsidR="00105E6E" w:rsidRPr="002A3971" w:rsidRDefault="00105E6E">
            <w:pPr>
              <w:jc w:val="right"/>
              <w:rPr>
                <w:ins w:id="150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0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0.1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CD97B" w14:textId="77777777" w:rsidR="00105E6E" w:rsidRPr="00105E6E" w:rsidRDefault="00105E6E">
            <w:pPr>
              <w:rPr>
                <w:ins w:id="150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0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E6F7CB4" w14:textId="77777777" w:rsidTr="00E0403C">
        <w:trPr>
          <w:trHeight w:val="216"/>
          <w:ins w:id="150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A97DE" w14:textId="77777777" w:rsidR="00105E6E" w:rsidRPr="00105E6E" w:rsidRDefault="00105E6E">
            <w:pPr>
              <w:rPr>
                <w:ins w:id="150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0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 Phoeb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1C2F" w14:textId="77777777" w:rsidR="00105E6E" w:rsidRPr="00105E6E" w:rsidRDefault="00105E6E">
            <w:pPr>
              <w:rPr>
                <w:ins w:id="151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51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ayornis nigrican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2E65C" w14:textId="77777777" w:rsidR="00105E6E" w:rsidRPr="002A3971" w:rsidRDefault="00105E6E">
            <w:pPr>
              <w:jc w:val="right"/>
              <w:rPr>
                <w:ins w:id="151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1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786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BFC23" w14:textId="77777777" w:rsidR="00105E6E" w:rsidRPr="002A3971" w:rsidRDefault="00105E6E">
            <w:pPr>
              <w:jc w:val="right"/>
              <w:rPr>
                <w:ins w:id="151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1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6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4B034" w14:textId="77777777" w:rsidR="00105E6E" w:rsidRPr="002A3971" w:rsidRDefault="00105E6E">
            <w:pPr>
              <w:jc w:val="right"/>
              <w:rPr>
                <w:ins w:id="151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1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9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8A943" w14:textId="77777777" w:rsidR="00105E6E" w:rsidRPr="002A3971" w:rsidRDefault="00105E6E">
            <w:pPr>
              <w:jc w:val="right"/>
              <w:rPr>
                <w:ins w:id="151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1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4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2383F" w14:textId="77777777" w:rsidR="00105E6E" w:rsidRPr="002A3971" w:rsidRDefault="00105E6E">
            <w:pPr>
              <w:jc w:val="right"/>
              <w:rPr>
                <w:ins w:id="152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2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5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4989C" w14:textId="77777777" w:rsidR="00105E6E" w:rsidRPr="00105E6E" w:rsidRDefault="00105E6E">
            <w:pPr>
              <w:rPr>
                <w:ins w:id="152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2A75F10F" w14:textId="77777777" w:rsidTr="00E0403C">
        <w:trPr>
          <w:trHeight w:val="216"/>
          <w:ins w:id="152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FCBAD" w14:textId="77777777" w:rsidR="00105E6E" w:rsidRPr="00105E6E" w:rsidRDefault="00105E6E">
            <w:pPr>
              <w:rPr>
                <w:ins w:id="15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2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White-breasted Nuthatch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56DDD" w14:textId="77777777" w:rsidR="00105E6E" w:rsidRPr="00105E6E" w:rsidRDefault="00105E6E">
            <w:pPr>
              <w:rPr>
                <w:ins w:id="152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52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itta carolin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46BBC" w14:textId="77777777" w:rsidR="00105E6E" w:rsidRPr="002A3971" w:rsidRDefault="00105E6E">
            <w:pPr>
              <w:jc w:val="right"/>
              <w:rPr>
                <w:ins w:id="15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2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735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5EAD5" w14:textId="77777777" w:rsidR="00105E6E" w:rsidRPr="002A3971" w:rsidRDefault="00105E6E">
            <w:pPr>
              <w:jc w:val="right"/>
              <w:rPr>
                <w:ins w:id="15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6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EB78E" w14:textId="77777777" w:rsidR="00105E6E" w:rsidRPr="002A3971" w:rsidRDefault="00105E6E">
            <w:pPr>
              <w:jc w:val="right"/>
              <w:rPr>
                <w:ins w:id="15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8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4BC0B" w14:textId="77777777" w:rsidR="00105E6E" w:rsidRPr="002A3971" w:rsidRDefault="00105E6E">
            <w:pPr>
              <w:jc w:val="right"/>
              <w:rPr>
                <w:ins w:id="15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9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EDCC5" w14:textId="77777777" w:rsidR="00105E6E" w:rsidRPr="002A3971" w:rsidRDefault="00105E6E">
            <w:pPr>
              <w:jc w:val="right"/>
              <w:rPr>
                <w:ins w:id="15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4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84543" w14:textId="77777777" w:rsidR="00105E6E" w:rsidRPr="00105E6E" w:rsidRDefault="00105E6E">
            <w:pPr>
              <w:rPr>
                <w:ins w:id="15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3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88B6DFD" w14:textId="77777777" w:rsidTr="00E0403C">
        <w:trPr>
          <w:trHeight w:val="216"/>
          <w:ins w:id="154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D9E80" w14:textId="77777777" w:rsidR="00105E6E" w:rsidRPr="00105E6E" w:rsidRDefault="00105E6E">
            <w:pPr>
              <w:rPr>
                <w:ins w:id="15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4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White-breasted Nuthatch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64401" w14:textId="77777777" w:rsidR="00105E6E" w:rsidRPr="00105E6E" w:rsidRDefault="00105E6E">
            <w:pPr>
              <w:rPr>
                <w:ins w:id="154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54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itta carolin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BBA58" w14:textId="77777777" w:rsidR="00105E6E" w:rsidRPr="002A3971" w:rsidRDefault="00105E6E">
            <w:pPr>
              <w:jc w:val="right"/>
              <w:rPr>
                <w:ins w:id="15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4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544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8B5F5" w14:textId="77777777" w:rsidR="00105E6E" w:rsidRPr="002A3971" w:rsidRDefault="00105E6E">
            <w:pPr>
              <w:jc w:val="right"/>
              <w:rPr>
                <w:ins w:id="15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958BD" w14:textId="77777777" w:rsidR="00105E6E" w:rsidRPr="002A3971" w:rsidRDefault="00105E6E">
            <w:pPr>
              <w:jc w:val="right"/>
              <w:rPr>
                <w:ins w:id="15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1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E113E" w14:textId="77777777" w:rsidR="00105E6E" w:rsidRPr="002A3971" w:rsidRDefault="00105E6E">
            <w:pPr>
              <w:jc w:val="right"/>
              <w:rPr>
                <w:ins w:id="15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1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85569" w14:textId="77777777" w:rsidR="00105E6E" w:rsidRPr="002A3971" w:rsidRDefault="00105E6E">
            <w:pPr>
              <w:jc w:val="right"/>
              <w:rPr>
                <w:ins w:id="15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8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16779" w14:textId="77777777" w:rsidR="00105E6E" w:rsidRPr="00105E6E" w:rsidRDefault="00105E6E">
            <w:pPr>
              <w:rPr>
                <w:ins w:id="15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5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801F454" w14:textId="77777777" w:rsidTr="00E0403C">
        <w:trPr>
          <w:trHeight w:val="216"/>
          <w:ins w:id="155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7655E" w14:textId="77777777" w:rsidR="00105E6E" w:rsidRPr="00105E6E" w:rsidRDefault="00105E6E">
            <w:pPr>
              <w:rPr>
                <w:ins w:id="15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5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White-breasted Nuthatch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8948C" w14:textId="77777777" w:rsidR="00105E6E" w:rsidRPr="00105E6E" w:rsidRDefault="00105E6E">
            <w:pPr>
              <w:rPr>
                <w:ins w:id="156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56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itta carolin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7B10D" w14:textId="77777777" w:rsidR="00105E6E" w:rsidRPr="002A3971" w:rsidRDefault="00105E6E">
            <w:pPr>
              <w:jc w:val="right"/>
              <w:rPr>
                <w:ins w:id="15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6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4013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012AA" w14:textId="77777777" w:rsidR="00105E6E" w:rsidRPr="002A3971" w:rsidRDefault="00105E6E">
            <w:pPr>
              <w:jc w:val="right"/>
              <w:rPr>
                <w:ins w:id="15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9.2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906E2" w14:textId="77777777" w:rsidR="00105E6E" w:rsidRPr="002A3971" w:rsidRDefault="00105E6E">
            <w:pPr>
              <w:jc w:val="right"/>
              <w:rPr>
                <w:ins w:id="15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6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9E125" w14:textId="77777777" w:rsidR="00105E6E" w:rsidRPr="002A3971" w:rsidRDefault="00105E6E">
            <w:pPr>
              <w:jc w:val="right"/>
              <w:rPr>
                <w:ins w:id="15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3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F2880" w14:textId="77777777" w:rsidR="00105E6E" w:rsidRPr="002A3971" w:rsidRDefault="00105E6E">
            <w:pPr>
              <w:jc w:val="right"/>
              <w:rPr>
                <w:ins w:id="15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5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18B18" w14:textId="77777777" w:rsidR="00105E6E" w:rsidRPr="00105E6E" w:rsidRDefault="00105E6E">
            <w:pPr>
              <w:rPr>
                <w:ins w:id="15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7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30A7BD17" w14:textId="77777777" w:rsidTr="00E0403C">
        <w:trPr>
          <w:trHeight w:val="216"/>
          <w:ins w:id="157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727D6" w14:textId="77777777" w:rsidR="00105E6E" w:rsidRPr="00105E6E" w:rsidRDefault="00105E6E">
            <w:pPr>
              <w:rPr>
                <w:ins w:id="15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7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White-breasted Nuthatch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0171B" w14:textId="77777777" w:rsidR="00105E6E" w:rsidRPr="00105E6E" w:rsidRDefault="00105E6E">
            <w:pPr>
              <w:rPr>
                <w:ins w:id="157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57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itta carolinens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342E6" w14:textId="77777777" w:rsidR="00105E6E" w:rsidRPr="002A3971" w:rsidRDefault="00105E6E">
            <w:pPr>
              <w:jc w:val="right"/>
              <w:rPr>
                <w:ins w:id="15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8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43491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A2E19" w14:textId="77777777" w:rsidR="00105E6E" w:rsidRPr="002A3971" w:rsidRDefault="00105E6E">
            <w:pPr>
              <w:jc w:val="right"/>
              <w:rPr>
                <w:ins w:id="15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9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745EF" w14:textId="77777777" w:rsidR="00105E6E" w:rsidRPr="002A3971" w:rsidRDefault="00105E6E">
            <w:pPr>
              <w:jc w:val="right"/>
              <w:rPr>
                <w:ins w:id="15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2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294ED" w14:textId="77777777" w:rsidR="00105E6E" w:rsidRPr="002A3971" w:rsidRDefault="00105E6E">
            <w:pPr>
              <w:jc w:val="right"/>
              <w:rPr>
                <w:ins w:id="15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2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81D4C" w14:textId="77777777" w:rsidR="00105E6E" w:rsidRPr="002A3971" w:rsidRDefault="00105E6E">
            <w:pPr>
              <w:jc w:val="right"/>
              <w:rPr>
                <w:ins w:id="15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8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2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88DE1" w14:textId="77777777" w:rsidR="00105E6E" w:rsidRPr="00105E6E" w:rsidRDefault="00105E6E">
            <w:pPr>
              <w:rPr>
                <w:ins w:id="15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9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54520484" w14:textId="77777777" w:rsidTr="00E0403C">
        <w:trPr>
          <w:trHeight w:val="216"/>
          <w:ins w:id="159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DF8B8" w14:textId="77777777" w:rsidR="00105E6E" w:rsidRPr="00105E6E" w:rsidRDefault="00105E6E">
            <w:pPr>
              <w:rPr>
                <w:ins w:id="15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9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Tree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B6AC1" w14:textId="77777777" w:rsidR="00105E6E" w:rsidRPr="00105E6E" w:rsidRDefault="00105E6E">
            <w:pPr>
              <w:rPr>
                <w:ins w:id="159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59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arbore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B6BFD" w14:textId="77777777" w:rsidR="00105E6E" w:rsidRPr="002A3971" w:rsidRDefault="00105E6E">
            <w:pPr>
              <w:jc w:val="right"/>
              <w:rPr>
                <w:ins w:id="15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9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6957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ACF1C" w14:textId="77777777" w:rsidR="00105E6E" w:rsidRPr="002A3971" w:rsidRDefault="00105E6E">
            <w:pPr>
              <w:jc w:val="right"/>
              <w:rPr>
                <w:ins w:id="15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5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4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824EF" w14:textId="77777777" w:rsidR="00105E6E" w:rsidRPr="002A3971" w:rsidRDefault="00105E6E">
            <w:pPr>
              <w:jc w:val="right"/>
              <w:rPr>
                <w:ins w:id="16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4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DD4C4" w14:textId="77777777" w:rsidR="00105E6E" w:rsidRPr="002A3971" w:rsidRDefault="00105E6E">
            <w:pPr>
              <w:jc w:val="right"/>
              <w:rPr>
                <w:ins w:id="16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1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84B6E" w14:textId="77777777" w:rsidR="00105E6E" w:rsidRPr="002A3971" w:rsidRDefault="00105E6E">
            <w:pPr>
              <w:jc w:val="right"/>
              <w:rPr>
                <w:ins w:id="16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0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44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287D6" w14:textId="77777777" w:rsidR="00105E6E" w:rsidRPr="00105E6E" w:rsidRDefault="00105E6E">
            <w:pPr>
              <w:rPr>
                <w:ins w:id="16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0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4765C3DB" w14:textId="77777777" w:rsidTr="00E0403C">
        <w:trPr>
          <w:trHeight w:val="216"/>
          <w:ins w:id="160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42BBE" w14:textId="77777777" w:rsidR="00105E6E" w:rsidRPr="00105E6E" w:rsidRDefault="00105E6E">
            <w:pPr>
              <w:rPr>
                <w:ins w:id="16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1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Tree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F1887" w14:textId="77777777" w:rsidR="00105E6E" w:rsidRPr="00105E6E" w:rsidRDefault="00105E6E">
            <w:pPr>
              <w:rPr>
                <w:ins w:id="161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61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arbore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CBA3A" w14:textId="77777777" w:rsidR="00105E6E" w:rsidRPr="002A3971" w:rsidRDefault="00105E6E">
            <w:pPr>
              <w:jc w:val="right"/>
              <w:rPr>
                <w:ins w:id="16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1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695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10BF9" w14:textId="77777777" w:rsidR="00105E6E" w:rsidRPr="002A3971" w:rsidRDefault="00105E6E">
            <w:pPr>
              <w:jc w:val="right"/>
              <w:rPr>
                <w:ins w:id="16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2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5458C" w14:textId="77777777" w:rsidR="00105E6E" w:rsidRPr="002A3971" w:rsidRDefault="00105E6E">
            <w:pPr>
              <w:jc w:val="right"/>
              <w:rPr>
                <w:ins w:id="16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2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9C987" w14:textId="77777777" w:rsidR="00105E6E" w:rsidRPr="002A3971" w:rsidRDefault="00105E6E">
            <w:pPr>
              <w:jc w:val="right"/>
              <w:rPr>
                <w:ins w:id="16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9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50653" w14:textId="77777777" w:rsidR="00105E6E" w:rsidRPr="002A3971" w:rsidRDefault="00105E6E">
            <w:pPr>
              <w:jc w:val="right"/>
              <w:rPr>
                <w:ins w:id="16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2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6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08688" w14:textId="77777777" w:rsidR="00105E6E" w:rsidRPr="00105E6E" w:rsidRDefault="00105E6E">
            <w:pPr>
              <w:rPr>
                <w:ins w:id="16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2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C4A521D" w14:textId="77777777" w:rsidTr="00E0403C">
        <w:trPr>
          <w:trHeight w:val="216"/>
          <w:ins w:id="162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78818" w14:textId="77777777" w:rsidR="00105E6E" w:rsidRPr="00105E6E" w:rsidRDefault="00105E6E">
            <w:pPr>
              <w:rPr>
                <w:ins w:id="16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2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Tree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CCAE5" w14:textId="77777777" w:rsidR="00105E6E" w:rsidRPr="00105E6E" w:rsidRDefault="00105E6E">
            <w:pPr>
              <w:rPr>
                <w:ins w:id="162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62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arbore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0ACA7" w14:textId="77777777" w:rsidR="00105E6E" w:rsidRPr="002A3971" w:rsidRDefault="00105E6E">
            <w:pPr>
              <w:jc w:val="right"/>
              <w:rPr>
                <w:ins w:id="16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3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695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C4714" w14:textId="77777777" w:rsidR="00105E6E" w:rsidRPr="002A3971" w:rsidRDefault="00105E6E">
            <w:pPr>
              <w:jc w:val="right"/>
              <w:rPr>
                <w:ins w:id="16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5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F9DE3" w14:textId="77777777" w:rsidR="00105E6E" w:rsidRPr="002A3971" w:rsidRDefault="00105E6E">
            <w:pPr>
              <w:jc w:val="right"/>
              <w:rPr>
                <w:ins w:id="16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7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8DC37" w14:textId="77777777" w:rsidR="00105E6E" w:rsidRPr="002A3971" w:rsidRDefault="00105E6E">
            <w:pPr>
              <w:jc w:val="right"/>
              <w:rPr>
                <w:ins w:id="16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6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50027" w14:textId="77777777" w:rsidR="00105E6E" w:rsidRPr="002A3971" w:rsidRDefault="00105E6E">
            <w:pPr>
              <w:jc w:val="right"/>
              <w:rPr>
                <w:ins w:id="16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3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1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3874D" w14:textId="77777777" w:rsidR="00105E6E" w:rsidRPr="00105E6E" w:rsidRDefault="00105E6E">
            <w:pPr>
              <w:rPr>
                <w:ins w:id="16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4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0F82532F" w14:textId="77777777" w:rsidTr="00E0403C">
        <w:trPr>
          <w:trHeight w:val="216"/>
          <w:ins w:id="164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D04C3" w14:textId="77777777" w:rsidR="00105E6E" w:rsidRPr="00105E6E" w:rsidRDefault="00105E6E">
            <w:pPr>
              <w:rPr>
                <w:ins w:id="16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4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American Tree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CB224" w14:textId="77777777" w:rsidR="00105E6E" w:rsidRPr="00105E6E" w:rsidRDefault="00105E6E">
            <w:pPr>
              <w:rPr>
                <w:ins w:id="164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64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arbore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AC7F3" w14:textId="77777777" w:rsidR="00105E6E" w:rsidRPr="002A3971" w:rsidRDefault="00105E6E">
            <w:pPr>
              <w:jc w:val="right"/>
              <w:rPr>
                <w:ins w:id="16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4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695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589F2" w14:textId="77777777" w:rsidR="00105E6E" w:rsidRPr="002A3971" w:rsidRDefault="00105E6E">
            <w:pPr>
              <w:jc w:val="right"/>
              <w:rPr>
                <w:ins w:id="16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2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9EC7F" w14:textId="77777777" w:rsidR="00105E6E" w:rsidRPr="002A3971" w:rsidRDefault="00105E6E">
            <w:pPr>
              <w:jc w:val="right"/>
              <w:rPr>
                <w:ins w:id="16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5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286F8" w14:textId="77777777" w:rsidR="00105E6E" w:rsidRPr="002A3971" w:rsidRDefault="00105E6E">
            <w:pPr>
              <w:jc w:val="right"/>
              <w:rPr>
                <w:ins w:id="16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7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0D931" w14:textId="77777777" w:rsidR="00105E6E" w:rsidRPr="002A3971" w:rsidRDefault="00105E6E">
            <w:pPr>
              <w:jc w:val="right"/>
              <w:rPr>
                <w:ins w:id="16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5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1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92BCE" w14:textId="77777777" w:rsidR="00105E6E" w:rsidRPr="00105E6E" w:rsidRDefault="00105E6E">
            <w:pPr>
              <w:rPr>
                <w:ins w:id="165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5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36C35984" w14:textId="77777777" w:rsidTr="00E0403C">
        <w:trPr>
          <w:trHeight w:val="216"/>
          <w:ins w:id="165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DE148" w14:textId="77777777" w:rsidR="00105E6E" w:rsidRPr="00105E6E" w:rsidRDefault="00105E6E">
            <w:pPr>
              <w:rPr>
                <w:ins w:id="16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6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hipping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4B44" w14:textId="77777777" w:rsidR="00105E6E" w:rsidRPr="00105E6E" w:rsidRDefault="00105E6E">
            <w:pPr>
              <w:rPr>
                <w:ins w:id="166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66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passerin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C4DD1" w14:textId="77777777" w:rsidR="00105E6E" w:rsidRPr="002A3971" w:rsidRDefault="00105E6E">
            <w:pPr>
              <w:jc w:val="right"/>
              <w:rPr>
                <w:ins w:id="16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6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006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203CC" w14:textId="77777777" w:rsidR="00105E6E" w:rsidRPr="002A3971" w:rsidRDefault="00105E6E">
            <w:pPr>
              <w:jc w:val="right"/>
              <w:rPr>
                <w:ins w:id="16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0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87DC6" w14:textId="77777777" w:rsidR="00105E6E" w:rsidRPr="002A3971" w:rsidRDefault="00105E6E">
            <w:pPr>
              <w:jc w:val="right"/>
              <w:rPr>
                <w:ins w:id="16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8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E1EE0" w14:textId="77777777" w:rsidR="00105E6E" w:rsidRPr="002A3971" w:rsidRDefault="00105E6E">
            <w:pPr>
              <w:jc w:val="right"/>
              <w:rPr>
                <w:ins w:id="16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.7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33A49" w14:textId="77777777" w:rsidR="00105E6E" w:rsidRPr="002A3971" w:rsidRDefault="00105E6E">
            <w:pPr>
              <w:jc w:val="right"/>
              <w:rPr>
                <w:ins w:id="16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7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3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FE439" w14:textId="77777777" w:rsidR="00105E6E" w:rsidRPr="00105E6E" w:rsidRDefault="00105E6E">
            <w:pPr>
              <w:rPr>
                <w:ins w:id="167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7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3D4A8547" w14:textId="77777777" w:rsidTr="00E0403C">
        <w:trPr>
          <w:trHeight w:val="216"/>
          <w:ins w:id="167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DEBA0" w14:textId="77777777" w:rsidR="00105E6E" w:rsidRPr="00105E6E" w:rsidRDefault="00105E6E">
            <w:pPr>
              <w:rPr>
                <w:ins w:id="16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7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hipping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54EAF" w14:textId="77777777" w:rsidR="00105E6E" w:rsidRPr="00105E6E" w:rsidRDefault="00105E6E">
            <w:pPr>
              <w:rPr>
                <w:ins w:id="167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68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passerin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88FA0" w14:textId="77777777" w:rsidR="00105E6E" w:rsidRPr="002A3971" w:rsidRDefault="00105E6E">
            <w:pPr>
              <w:jc w:val="right"/>
              <w:rPr>
                <w:ins w:id="16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8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101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AD74D" w14:textId="77777777" w:rsidR="00105E6E" w:rsidRPr="002A3971" w:rsidRDefault="00105E6E">
            <w:pPr>
              <w:jc w:val="right"/>
              <w:rPr>
                <w:ins w:id="16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1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26736" w14:textId="77777777" w:rsidR="00105E6E" w:rsidRPr="002A3971" w:rsidRDefault="00105E6E">
            <w:pPr>
              <w:jc w:val="right"/>
              <w:rPr>
                <w:ins w:id="16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3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E4BFA" w14:textId="77777777" w:rsidR="00105E6E" w:rsidRPr="002A3971" w:rsidRDefault="00105E6E">
            <w:pPr>
              <w:jc w:val="right"/>
              <w:rPr>
                <w:ins w:id="16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8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.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562A0" w14:textId="77777777" w:rsidR="00105E6E" w:rsidRPr="002A3971" w:rsidRDefault="00105E6E">
            <w:pPr>
              <w:jc w:val="right"/>
              <w:rPr>
                <w:ins w:id="16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9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6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585CA" w14:textId="77777777" w:rsidR="00105E6E" w:rsidRPr="00105E6E" w:rsidRDefault="00105E6E">
            <w:pPr>
              <w:rPr>
                <w:ins w:id="169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9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5BFD7904" w14:textId="77777777" w:rsidTr="00E0403C">
        <w:trPr>
          <w:trHeight w:val="216"/>
          <w:ins w:id="169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7C809" w14:textId="77777777" w:rsidR="00105E6E" w:rsidRPr="00105E6E" w:rsidRDefault="00105E6E">
            <w:pPr>
              <w:rPr>
                <w:ins w:id="16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9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hipping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1F9E7" w14:textId="77777777" w:rsidR="00105E6E" w:rsidRPr="00105E6E" w:rsidRDefault="00105E6E">
            <w:pPr>
              <w:rPr>
                <w:ins w:id="169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69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passerin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CFDD6" w14:textId="77777777" w:rsidR="00105E6E" w:rsidRPr="002A3971" w:rsidRDefault="00105E6E">
            <w:pPr>
              <w:jc w:val="right"/>
              <w:rPr>
                <w:ins w:id="16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69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8305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302A9" w14:textId="77777777" w:rsidR="00105E6E" w:rsidRPr="002A3971" w:rsidRDefault="00105E6E">
            <w:pPr>
              <w:jc w:val="right"/>
              <w:rPr>
                <w:ins w:id="17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1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9FA6A" w14:textId="77777777" w:rsidR="00105E6E" w:rsidRPr="002A3971" w:rsidRDefault="00105E6E">
            <w:pPr>
              <w:jc w:val="right"/>
              <w:rPr>
                <w:ins w:id="17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6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8995C" w14:textId="77777777" w:rsidR="00105E6E" w:rsidRPr="002A3971" w:rsidRDefault="00105E6E">
            <w:pPr>
              <w:jc w:val="right"/>
              <w:rPr>
                <w:ins w:id="17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0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5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04AFE" w14:textId="77777777" w:rsidR="00105E6E" w:rsidRPr="002A3971" w:rsidRDefault="00105E6E">
            <w:pPr>
              <w:jc w:val="right"/>
              <w:rPr>
                <w:ins w:id="17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0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3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9D3C2" w14:textId="77777777" w:rsidR="00105E6E" w:rsidRPr="00105E6E" w:rsidRDefault="00105E6E">
            <w:pPr>
              <w:rPr>
                <w:ins w:id="170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0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5845175C" w14:textId="77777777" w:rsidTr="00E0403C">
        <w:trPr>
          <w:trHeight w:val="216"/>
          <w:ins w:id="171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8697E" w14:textId="77777777" w:rsidR="00105E6E" w:rsidRPr="00105E6E" w:rsidRDefault="00105E6E">
            <w:pPr>
              <w:rPr>
                <w:ins w:id="17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1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Chipping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3D4DA" w14:textId="77777777" w:rsidR="00105E6E" w:rsidRPr="00105E6E" w:rsidRDefault="00105E6E">
            <w:pPr>
              <w:rPr>
                <w:ins w:id="171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71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passerin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96D02" w14:textId="77777777" w:rsidR="00105E6E" w:rsidRPr="002A3971" w:rsidRDefault="00105E6E">
            <w:pPr>
              <w:jc w:val="right"/>
              <w:rPr>
                <w:ins w:id="17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1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006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7E04F" w14:textId="77777777" w:rsidR="00105E6E" w:rsidRPr="002A3971" w:rsidRDefault="00105E6E">
            <w:pPr>
              <w:jc w:val="right"/>
              <w:rPr>
                <w:ins w:id="17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2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516D5" w14:textId="77777777" w:rsidR="00105E6E" w:rsidRPr="002A3971" w:rsidRDefault="00105E6E">
            <w:pPr>
              <w:jc w:val="right"/>
              <w:rPr>
                <w:ins w:id="17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3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9C4F2" w14:textId="77777777" w:rsidR="00105E6E" w:rsidRPr="002A3971" w:rsidRDefault="00105E6E">
            <w:pPr>
              <w:jc w:val="right"/>
              <w:rPr>
                <w:ins w:id="17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2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.8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52A0A" w14:textId="77777777" w:rsidR="00105E6E" w:rsidRPr="002A3971" w:rsidRDefault="00105E6E">
            <w:pPr>
              <w:jc w:val="right"/>
              <w:rPr>
                <w:ins w:id="17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2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1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AAF54" w14:textId="77777777" w:rsidR="00105E6E" w:rsidRPr="00105E6E" w:rsidRDefault="00105E6E">
            <w:pPr>
              <w:rPr>
                <w:ins w:id="172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2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4CA01BA" w14:textId="77777777" w:rsidTr="00E0403C">
        <w:trPr>
          <w:trHeight w:val="216"/>
          <w:ins w:id="172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E0933" w14:textId="77777777" w:rsidR="00105E6E" w:rsidRPr="00105E6E" w:rsidRDefault="00105E6E">
            <w:pPr>
              <w:rPr>
                <w:ins w:id="17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2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ield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3CF21" w14:textId="77777777" w:rsidR="00105E6E" w:rsidRPr="00105E6E" w:rsidRDefault="00105E6E">
            <w:pPr>
              <w:rPr>
                <w:ins w:id="173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73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pusill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E0A83" w14:textId="77777777" w:rsidR="00105E6E" w:rsidRPr="002A3971" w:rsidRDefault="00105E6E">
            <w:pPr>
              <w:jc w:val="right"/>
              <w:rPr>
                <w:ins w:id="173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3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308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64882" w14:textId="77777777" w:rsidR="00105E6E" w:rsidRPr="002A3971" w:rsidRDefault="00105E6E">
            <w:pPr>
              <w:jc w:val="right"/>
              <w:rPr>
                <w:ins w:id="17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8AC6C" w14:textId="77777777" w:rsidR="00105E6E" w:rsidRPr="002A3971" w:rsidRDefault="00105E6E">
            <w:pPr>
              <w:jc w:val="right"/>
              <w:rPr>
                <w:ins w:id="17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31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B752F" w14:textId="77777777" w:rsidR="00105E6E" w:rsidRPr="002A3971" w:rsidRDefault="00105E6E">
            <w:pPr>
              <w:jc w:val="right"/>
              <w:rPr>
                <w:ins w:id="17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3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3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B96FE" w14:textId="77777777" w:rsidR="00105E6E" w:rsidRPr="002A3971" w:rsidRDefault="00105E6E">
            <w:pPr>
              <w:jc w:val="right"/>
              <w:rPr>
                <w:ins w:id="17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4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9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C5F1F" w14:textId="77777777" w:rsidR="00105E6E" w:rsidRPr="00105E6E" w:rsidRDefault="00105E6E">
            <w:pPr>
              <w:rPr>
                <w:ins w:id="174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4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5753CD25" w14:textId="77777777" w:rsidTr="00E0403C">
        <w:trPr>
          <w:trHeight w:val="216"/>
          <w:ins w:id="174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111C3" w14:textId="77777777" w:rsidR="00105E6E" w:rsidRPr="00105E6E" w:rsidRDefault="00105E6E">
            <w:pPr>
              <w:rPr>
                <w:ins w:id="17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4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ield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353D6" w14:textId="77777777" w:rsidR="00105E6E" w:rsidRPr="00105E6E" w:rsidRDefault="00105E6E">
            <w:pPr>
              <w:rPr>
                <w:ins w:id="174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74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pizella pusill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40518" w14:textId="77777777" w:rsidR="00105E6E" w:rsidRPr="002A3971" w:rsidRDefault="00105E6E">
            <w:pPr>
              <w:jc w:val="right"/>
              <w:rPr>
                <w:ins w:id="174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5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308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44715" w14:textId="77777777" w:rsidR="00105E6E" w:rsidRPr="002A3971" w:rsidRDefault="00105E6E">
            <w:pPr>
              <w:jc w:val="right"/>
              <w:rPr>
                <w:ins w:id="17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3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7B08A" w14:textId="77777777" w:rsidR="00105E6E" w:rsidRPr="002A3971" w:rsidRDefault="00105E6E">
            <w:pPr>
              <w:jc w:val="right"/>
              <w:rPr>
                <w:ins w:id="17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C9C03" w14:textId="77777777" w:rsidR="00105E6E" w:rsidRPr="002A3971" w:rsidRDefault="00105E6E">
            <w:pPr>
              <w:jc w:val="right"/>
              <w:rPr>
                <w:ins w:id="17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5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3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9FEEC" w14:textId="77777777" w:rsidR="00105E6E" w:rsidRPr="002A3971" w:rsidRDefault="00105E6E">
            <w:pPr>
              <w:jc w:val="right"/>
              <w:rPr>
                <w:ins w:id="175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5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3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589C9" w14:textId="77777777" w:rsidR="00105E6E" w:rsidRPr="00105E6E" w:rsidRDefault="00105E6E">
            <w:pPr>
              <w:rPr>
                <w:ins w:id="175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6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7579A15" w14:textId="77777777" w:rsidTr="00E0403C">
        <w:trPr>
          <w:trHeight w:val="216"/>
          <w:ins w:id="1761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1D836" w14:textId="77777777" w:rsidR="00105E6E" w:rsidRPr="00105E6E" w:rsidRDefault="00105E6E">
            <w:pPr>
              <w:rPr>
                <w:ins w:id="17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6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astern Meadowlar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06C4F" w14:textId="77777777" w:rsidR="00105E6E" w:rsidRPr="00105E6E" w:rsidRDefault="00105E6E">
            <w:pPr>
              <w:rPr>
                <w:ins w:id="1764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765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ernella magn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7BA42" w14:textId="77777777" w:rsidR="00105E6E" w:rsidRPr="002A3971" w:rsidRDefault="00105E6E">
            <w:pPr>
              <w:jc w:val="right"/>
              <w:rPr>
                <w:ins w:id="176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6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842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17295" w14:textId="77777777" w:rsidR="00105E6E" w:rsidRPr="002A3971" w:rsidRDefault="00105E6E">
            <w:pPr>
              <w:jc w:val="right"/>
              <w:rPr>
                <w:ins w:id="17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.0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59A97" w14:textId="77777777" w:rsidR="00105E6E" w:rsidRPr="002A3971" w:rsidRDefault="00105E6E">
            <w:pPr>
              <w:jc w:val="right"/>
              <w:rPr>
                <w:ins w:id="17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3.7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8723D" w14:textId="77777777" w:rsidR="00105E6E" w:rsidRPr="002A3971" w:rsidRDefault="00105E6E">
            <w:pPr>
              <w:jc w:val="right"/>
              <w:rPr>
                <w:ins w:id="17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7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3.4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370C4" w14:textId="77777777" w:rsidR="00105E6E" w:rsidRPr="002A3971" w:rsidRDefault="00105E6E">
            <w:pPr>
              <w:jc w:val="right"/>
              <w:rPr>
                <w:ins w:id="177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7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9EA8B" w14:textId="77777777" w:rsidR="00105E6E" w:rsidRPr="00105E6E" w:rsidRDefault="00105E6E">
            <w:pPr>
              <w:rPr>
                <w:ins w:id="177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7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54D4459F" w14:textId="77777777" w:rsidTr="00E0403C">
        <w:trPr>
          <w:trHeight w:val="216"/>
          <w:ins w:id="1778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EEB52" w14:textId="77777777" w:rsidR="00105E6E" w:rsidRPr="00105E6E" w:rsidRDefault="00105E6E">
            <w:pPr>
              <w:rPr>
                <w:ins w:id="17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8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astern Meadowlar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6A4DF" w14:textId="77777777" w:rsidR="00105E6E" w:rsidRPr="00105E6E" w:rsidRDefault="00105E6E">
            <w:pPr>
              <w:rPr>
                <w:ins w:id="1781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782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ernella magn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FD10F" w14:textId="77777777" w:rsidR="00105E6E" w:rsidRPr="002A3971" w:rsidRDefault="00105E6E">
            <w:pPr>
              <w:jc w:val="right"/>
              <w:rPr>
                <w:ins w:id="178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8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4969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40252" w14:textId="77777777" w:rsidR="00105E6E" w:rsidRPr="002A3971" w:rsidRDefault="00105E6E">
            <w:pPr>
              <w:jc w:val="right"/>
              <w:rPr>
                <w:ins w:id="17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.49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9BD68" w14:textId="77777777" w:rsidR="00105E6E" w:rsidRPr="002A3971" w:rsidRDefault="00105E6E">
            <w:pPr>
              <w:jc w:val="right"/>
              <w:rPr>
                <w:ins w:id="17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8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46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432C6" w14:textId="77777777" w:rsidR="00105E6E" w:rsidRPr="002A3971" w:rsidRDefault="00105E6E">
            <w:pPr>
              <w:jc w:val="right"/>
              <w:rPr>
                <w:ins w:id="17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9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7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C904C" w14:textId="77777777" w:rsidR="00105E6E" w:rsidRPr="002A3971" w:rsidRDefault="00105E6E">
            <w:pPr>
              <w:jc w:val="right"/>
              <w:rPr>
                <w:ins w:id="179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9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7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8A08F" w14:textId="77777777" w:rsidR="00105E6E" w:rsidRPr="00105E6E" w:rsidRDefault="00105E6E">
            <w:pPr>
              <w:rPr>
                <w:ins w:id="179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9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A3379AE" w14:textId="77777777" w:rsidTr="00E0403C">
        <w:trPr>
          <w:trHeight w:val="216"/>
          <w:ins w:id="179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FBD06" w14:textId="77777777" w:rsidR="00105E6E" w:rsidRPr="00105E6E" w:rsidRDefault="00105E6E">
            <w:pPr>
              <w:rPr>
                <w:ins w:id="179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79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astern Meadowlar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38E55" w14:textId="77777777" w:rsidR="00105E6E" w:rsidRPr="00105E6E" w:rsidRDefault="00105E6E">
            <w:pPr>
              <w:rPr>
                <w:ins w:id="179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79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ernella magn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83629" w14:textId="77777777" w:rsidR="00105E6E" w:rsidRPr="002A3971" w:rsidRDefault="00105E6E">
            <w:pPr>
              <w:jc w:val="right"/>
              <w:rPr>
                <w:ins w:id="180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0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814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29038" w14:textId="77777777" w:rsidR="00105E6E" w:rsidRPr="002A3971" w:rsidRDefault="00105E6E">
            <w:pPr>
              <w:jc w:val="right"/>
              <w:rPr>
                <w:ins w:id="18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.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39F91" w14:textId="77777777" w:rsidR="00105E6E" w:rsidRPr="002A3971" w:rsidRDefault="00105E6E">
            <w:pPr>
              <w:jc w:val="right"/>
              <w:rPr>
                <w:ins w:id="18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0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0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D54BE" w14:textId="77777777" w:rsidR="00105E6E" w:rsidRPr="002A3971" w:rsidRDefault="00105E6E">
            <w:pPr>
              <w:jc w:val="right"/>
              <w:rPr>
                <w:ins w:id="18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0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9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8D968" w14:textId="77777777" w:rsidR="00105E6E" w:rsidRPr="002A3971" w:rsidRDefault="00105E6E">
            <w:pPr>
              <w:jc w:val="right"/>
              <w:rPr>
                <w:ins w:id="180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0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7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9698F" w14:textId="77777777" w:rsidR="00105E6E" w:rsidRPr="00105E6E" w:rsidRDefault="00105E6E">
            <w:pPr>
              <w:rPr>
                <w:ins w:id="181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1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700D8ABF" w14:textId="77777777" w:rsidTr="00E0403C">
        <w:trPr>
          <w:trHeight w:val="216"/>
          <w:ins w:id="181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FBCE3" w14:textId="77777777" w:rsidR="00105E6E" w:rsidRPr="00105E6E" w:rsidRDefault="00105E6E">
            <w:pPr>
              <w:rPr>
                <w:ins w:id="181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1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astern Meadowlark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E1E8B" w14:textId="77777777" w:rsidR="00105E6E" w:rsidRPr="00105E6E" w:rsidRDefault="00105E6E">
            <w:pPr>
              <w:rPr>
                <w:ins w:id="181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81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ernella magn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67850" w14:textId="77777777" w:rsidR="00105E6E" w:rsidRPr="002A3971" w:rsidRDefault="00105E6E">
            <w:pPr>
              <w:jc w:val="right"/>
              <w:rPr>
                <w:ins w:id="181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1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9337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26949" w14:textId="77777777" w:rsidR="00105E6E" w:rsidRPr="002A3971" w:rsidRDefault="00105E6E">
            <w:pPr>
              <w:jc w:val="right"/>
              <w:rPr>
                <w:ins w:id="18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.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DCF4A" w14:textId="77777777" w:rsidR="00105E6E" w:rsidRPr="002A3971" w:rsidRDefault="00105E6E">
            <w:pPr>
              <w:jc w:val="right"/>
              <w:rPr>
                <w:ins w:id="18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2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5.4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62571" w14:textId="77777777" w:rsidR="00105E6E" w:rsidRPr="002A3971" w:rsidRDefault="00105E6E">
            <w:pPr>
              <w:jc w:val="right"/>
              <w:rPr>
                <w:ins w:id="18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2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3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75EE8" w14:textId="77777777" w:rsidR="00105E6E" w:rsidRPr="002A3971" w:rsidRDefault="00105E6E">
            <w:pPr>
              <w:jc w:val="right"/>
              <w:rPr>
                <w:ins w:id="182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2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5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0B1B0" w14:textId="77777777" w:rsidR="00105E6E" w:rsidRPr="00105E6E" w:rsidRDefault="00105E6E">
            <w:pPr>
              <w:rPr>
                <w:ins w:id="182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2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531D4DF6" w14:textId="77777777" w:rsidTr="00E0403C">
        <w:trPr>
          <w:trHeight w:val="216"/>
          <w:ins w:id="182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0AB1C" w14:textId="77777777" w:rsidR="00105E6E" w:rsidRPr="00105E6E" w:rsidRDefault="00105E6E">
            <w:pPr>
              <w:rPr>
                <w:ins w:id="18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3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uropean Starling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13667" w14:textId="77777777" w:rsidR="00105E6E" w:rsidRPr="00105E6E" w:rsidRDefault="00105E6E">
            <w:pPr>
              <w:rPr>
                <w:ins w:id="183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83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urnus vulgar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0D01B" w14:textId="77777777" w:rsidR="00105E6E" w:rsidRPr="002A3971" w:rsidRDefault="00105E6E">
            <w:pPr>
              <w:jc w:val="right"/>
              <w:rPr>
                <w:ins w:id="18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8840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C689C" w14:textId="77777777" w:rsidR="00105E6E" w:rsidRPr="002A3971" w:rsidRDefault="00105E6E">
            <w:pPr>
              <w:jc w:val="right"/>
              <w:rPr>
                <w:ins w:id="18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0.1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6097B" w14:textId="77777777" w:rsidR="00105E6E" w:rsidRPr="002A3971" w:rsidRDefault="00105E6E">
            <w:pPr>
              <w:jc w:val="right"/>
              <w:rPr>
                <w:ins w:id="18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3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2.6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6813C" w14:textId="77777777" w:rsidR="00105E6E" w:rsidRPr="002A3971" w:rsidRDefault="00105E6E">
            <w:pPr>
              <w:jc w:val="right"/>
              <w:rPr>
                <w:ins w:id="18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4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4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8B48F" w14:textId="77777777" w:rsidR="00105E6E" w:rsidRPr="002A3971" w:rsidRDefault="00105E6E">
            <w:pPr>
              <w:jc w:val="right"/>
              <w:rPr>
                <w:ins w:id="184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4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9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3C304" w14:textId="77777777" w:rsidR="00105E6E" w:rsidRPr="00105E6E" w:rsidRDefault="00105E6E">
            <w:pPr>
              <w:rPr>
                <w:ins w:id="184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4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245FADCD" w14:textId="77777777" w:rsidTr="00E0403C">
        <w:trPr>
          <w:trHeight w:val="216"/>
          <w:ins w:id="184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4CA95" w14:textId="77777777" w:rsidR="00105E6E" w:rsidRPr="00105E6E" w:rsidRDefault="00105E6E">
            <w:pPr>
              <w:rPr>
                <w:ins w:id="184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4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uropean Starling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C8567" w14:textId="77777777" w:rsidR="00105E6E" w:rsidRPr="00105E6E" w:rsidRDefault="00105E6E">
            <w:pPr>
              <w:rPr>
                <w:ins w:id="184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85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urnus vulgar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6A100" w14:textId="77777777" w:rsidR="00105E6E" w:rsidRPr="002A3971" w:rsidRDefault="00105E6E">
            <w:pPr>
              <w:jc w:val="right"/>
              <w:rPr>
                <w:ins w:id="185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5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6618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B5C01" w14:textId="77777777" w:rsidR="00105E6E" w:rsidRPr="002A3971" w:rsidRDefault="00105E6E">
            <w:pPr>
              <w:jc w:val="right"/>
              <w:rPr>
                <w:ins w:id="185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5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6.1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59EDB" w14:textId="77777777" w:rsidR="00105E6E" w:rsidRPr="002A3971" w:rsidRDefault="00105E6E">
            <w:pPr>
              <w:jc w:val="right"/>
              <w:rPr>
                <w:ins w:id="185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5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3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C0138" w14:textId="77777777" w:rsidR="00105E6E" w:rsidRPr="002A3971" w:rsidRDefault="00105E6E">
            <w:pPr>
              <w:jc w:val="right"/>
              <w:rPr>
                <w:ins w:id="185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5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9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763A9" w14:textId="77777777" w:rsidR="00105E6E" w:rsidRPr="002A3971" w:rsidRDefault="00105E6E">
            <w:pPr>
              <w:jc w:val="right"/>
              <w:rPr>
                <w:ins w:id="185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6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0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72B94" w14:textId="77777777" w:rsidR="00105E6E" w:rsidRPr="00105E6E" w:rsidRDefault="00105E6E">
            <w:pPr>
              <w:rPr>
                <w:ins w:id="186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6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69C359BD" w14:textId="77777777" w:rsidTr="00E0403C">
        <w:trPr>
          <w:trHeight w:val="216"/>
          <w:ins w:id="186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B4DA5" w14:textId="77777777" w:rsidR="00105E6E" w:rsidRPr="00105E6E" w:rsidRDefault="00105E6E">
            <w:pPr>
              <w:rPr>
                <w:ins w:id="186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6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uropean Starling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E60F3" w14:textId="77777777" w:rsidR="00105E6E" w:rsidRPr="00105E6E" w:rsidRDefault="00105E6E">
            <w:pPr>
              <w:rPr>
                <w:ins w:id="186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86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urnus vulgar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A11FD" w14:textId="77777777" w:rsidR="00105E6E" w:rsidRPr="002A3971" w:rsidRDefault="00105E6E">
            <w:pPr>
              <w:jc w:val="right"/>
              <w:rPr>
                <w:ins w:id="186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6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7024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0C3DD" w14:textId="77777777" w:rsidR="00105E6E" w:rsidRPr="002A3971" w:rsidRDefault="00105E6E">
            <w:pPr>
              <w:jc w:val="right"/>
              <w:rPr>
                <w:ins w:id="187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7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58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6F4E4" w14:textId="77777777" w:rsidR="00105E6E" w:rsidRPr="002A3971" w:rsidRDefault="00105E6E">
            <w:pPr>
              <w:jc w:val="right"/>
              <w:rPr>
                <w:ins w:id="187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7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1.3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D8F30" w14:textId="77777777" w:rsidR="00105E6E" w:rsidRPr="002A3971" w:rsidRDefault="00105E6E">
            <w:pPr>
              <w:jc w:val="right"/>
              <w:rPr>
                <w:ins w:id="187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7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4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B25C4" w14:textId="77777777" w:rsidR="00105E6E" w:rsidRPr="002A3971" w:rsidRDefault="00105E6E">
            <w:pPr>
              <w:jc w:val="right"/>
              <w:rPr>
                <w:ins w:id="187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7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6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49777" w14:textId="77777777" w:rsidR="00105E6E" w:rsidRPr="00105E6E" w:rsidRDefault="00105E6E">
            <w:pPr>
              <w:rPr>
                <w:ins w:id="187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7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1143D042" w14:textId="77777777" w:rsidTr="00E0403C">
        <w:trPr>
          <w:trHeight w:val="216"/>
          <w:ins w:id="188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699A1" w14:textId="77777777" w:rsidR="00105E6E" w:rsidRPr="00105E6E" w:rsidRDefault="00105E6E">
            <w:pPr>
              <w:rPr>
                <w:ins w:id="188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8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European Starling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07387" w14:textId="77777777" w:rsidR="00105E6E" w:rsidRPr="00105E6E" w:rsidRDefault="00105E6E">
            <w:pPr>
              <w:rPr>
                <w:ins w:id="188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88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urnus vulgar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CEB2C" w14:textId="77777777" w:rsidR="00105E6E" w:rsidRPr="002A3971" w:rsidRDefault="00105E6E">
            <w:pPr>
              <w:jc w:val="right"/>
              <w:rPr>
                <w:ins w:id="188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8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7725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6A463" w14:textId="77777777" w:rsidR="00105E6E" w:rsidRPr="002A3971" w:rsidRDefault="00105E6E">
            <w:pPr>
              <w:jc w:val="right"/>
              <w:rPr>
                <w:ins w:id="188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8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4.95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D6D04" w14:textId="77777777" w:rsidR="00105E6E" w:rsidRPr="002A3971" w:rsidRDefault="00105E6E">
            <w:pPr>
              <w:jc w:val="right"/>
              <w:rPr>
                <w:ins w:id="188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9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6.4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C0BFE" w14:textId="77777777" w:rsidR="00105E6E" w:rsidRPr="002A3971" w:rsidRDefault="00105E6E">
            <w:pPr>
              <w:jc w:val="right"/>
              <w:rPr>
                <w:ins w:id="189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9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34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4EB70" w14:textId="77777777" w:rsidR="00105E6E" w:rsidRPr="002A3971" w:rsidRDefault="00105E6E">
            <w:pPr>
              <w:jc w:val="right"/>
              <w:rPr>
                <w:ins w:id="189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9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9.75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8EB32" w14:textId="77777777" w:rsidR="00105E6E" w:rsidRPr="00105E6E" w:rsidRDefault="00105E6E">
            <w:pPr>
              <w:rPr>
                <w:ins w:id="189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9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5223F4AF" w14:textId="77777777" w:rsidTr="00E0403C">
        <w:trPr>
          <w:trHeight w:val="216"/>
          <w:ins w:id="189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92773" w14:textId="77777777" w:rsidR="00105E6E" w:rsidRPr="00105E6E" w:rsidRDefault="00105E6E">
            <w:pPr>
              <w:rPr>
                <w:ins w:id="189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89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Ostrich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B5ED1" w14:textId="77777777" w:rsidR="00105E6E" w:rsidRPr="00105E6E" w:rsidRDefault="00105E6E">
            <w:pPr>
              <w:rPr>
                <w:ins w:id="190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90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urthio camel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12B1A" w14:textId="77777777" w:rsidR="00105E6E" w:rsidRPr="002A3971" w:rsidRDefault="00105E6E">
            <w:pPr>
              <w:jc w:val="right"/>
              <w:rPr>
                <w:ins w:id="190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0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875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F609C" w14:textId="77777777" w:rsidR="00105E6E" w:rsidRPr="002A3971" w:rsidRDefault="00105E6E">
            <w:pPr>
              <w:jc w:val="right"/>
              <w:rPr>
                <w:ins w:id="190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0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4.92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A042E" w14:textId="77777777" w:rsidR="00105E6E" w:rsidRPr="002A3971" w:rsidRDefault="00105E6E">
            <w:pPr>
              <w:jc w:val="right"/>
              <w:rPr>
                <w:ins w:id="190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0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2.72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F4BCD" w14:textId="77777777" w:rsidR="00105E6E" w:rsidRPr="002A3971" w:rsidRDefault="00105E6E">
            <w:pPr>
              <w:jc w:val="right"/>
              <w:rPr>
                <w:ins w:id="190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0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3.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BD150" w14:textId="77777777" w:rsidR="00105E6E" w:rsidRPr="002A3971" w:rsidRDefault="00105E6E">
            <w:pPr>
              <w:jc w:val="right"/>
              <w:rPr>
                <w:ins w:id="191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1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72.0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9BBBC" w14:textId="77777777" w:rsidR="00105E6E" w:rsidRPr="00105E6E" w:rsidRDefault="00105E6E">
            <w:pPr>
              <w:rPr>
                <w:ins w:id="191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1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79D403E9" w14:textId="77777777" w:rsidTr="00E0403C">
        <w:trPr>
          <w:trHeight w:val="216"/>
          <w:ins w:id="191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ED22A" w14:textId="77777777" w:rsidR="00105E6E" w:rsidRPr="00105E6E" w:rsidRDefault="00105E6E">
            <w:pPr>
              <w:rPr>
                <w:ins w:id="191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1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Ostrich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16102" w14:textId="77777777" w:rsidR="00105E6E" w:rsidRPr="00105E6E" w:rsidRDefault="00105E6E">
            <w:pPr>
              <w:rPr>
                <w:ins w:id="191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91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Sturthio camelu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37C12" w14:textId="77777777" w:rsidR="00105E6E" w:rsidRPr="002A3971" w:rsidRDefault="00105E6E">
            <w:pPr>
              <w:jc w:val="right"/>
              <w:rPr>
                <w:ins w:id="191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2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ull mount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B790E" w14:textId="77777777" w:rsidR="00105E6E" w:rsidRPr="002A3971" w:rsidRDefault="00105E6E">
            <w:pPr>
              <w:jc w:val="right"/>
              <w:rPr>
                <w:ins w:id="192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2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008F8" w14:textId="77777777" w:rsidR="00105E6E" w:rsidRPr="002A3971" w:rsidRDefault="00105E6E">
            <w:pPr>
              <w:rPr>
                <w:ins w:id="192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4E7BD" w14:textId="77777777" w:rsidR="00105E6E" w:rsidRPr="002A3971" w:rsidRDefault="00105E6E">
            <w:pPr>
              <w:jc w:val="right"/>
              <w:rPr>
                <w:ins w:id="19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2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6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B08BE" w14:textId="77777777" w:rsidR="00105E6E" w:rsidRPr="002A3971" w:rsidRDefault="00105E6E">
            <w:pPr>
              <w:rPr>
                <w:ins w:id="19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B14A6" w14:textId="77777777" w:rsidR="00105E6E" w:rsidRPr="00105E6E" w:rsidRDefault="00105E6E">
            <w:pPr>
              <w:rPr>
                <w:ins w:id="192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2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unknown</w:t>
              </w:r>
            </w:ins>
          </w:p>
        </w:tc>
      </w:tr>
      <w:tr w:rsidR="005F658C" w14:paraId="7BA57C9A" w14:textId="77777777" w:rsidTr="00E0403C">
        <w:trPr>
          <w:trHeight w:val="216"/>
          <w:ins w:id="192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F927" w14:textId="77777777" w:rsidR="00105E6E" w:rsidRPr="00105E6E" w:rsidRDefault="00105E6E">
            <w:pPr>
              <w:rPr>
                <w:ins w:id="193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3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Black-browed Albatross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14296" w14:textId="77777777" w:rsidR="00105E6E" w:rsidRPr="00105E6E" w:rsidRDefault="00105E6E">
            <w:pPr>
              <w:rPr>
                <w:ins w:id="193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93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Thalassarche melanophr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419CF" w14:textId="77777777" w:rsidR="00105E6E" w:rsidRPr="002A3971" w:rsidRDefault="00105E6E">
            <w:pPr>
              <w:jc w:val="right"/>
              <w:rPr>
                <w:ins w:id="193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3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9602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EDF37" w14:textId="77777777" w:rsidR="00105E6E" w:rsidRPr="002A3971" w:rsidRDefault="00105E6E">
            <w:pPr>
              <w:jc w:val="right"/>
              <w:rPr>
                <w:ins w:id="193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3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8.3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5F040" w14:textId="77777777" w:rsidR="00105E6E" w:rsidRPr="002A3971" w:rsidRDefault="00105E6E">
            <w:pPr>
              <w:jc w:val="right"/>
              <w:rPr>
                <w:ins w:id="193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3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1.2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EA971" w14:textId="77777777" w:rsidR="00105E6E" w:rsidRPr="002A3971" w:rsidRDefault="00105E6E">
            <w:pPr>
              <w:jc w:val="right"/>
              <w:rPr>
                <w:ins w:id="194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4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7.33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742A5" w14:textId="77777777" w:rsidR="00105E6E" w:rsidRPr="002A3971" w:rsidRDefault="00105E6E">
            <w:pPr>
              <w:jc w:val="right"/>
              <w:rPr>
                <w:ins w:id="194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4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58.73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491AD" w14:textId="77777777" w:rsidR="00105E6E" w:rsidRPr="00105E6E" w:rsidRDefault="00105E6E">
            <w:pPr>
              <w:rPr>
                <w:ins w:id="194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</w:p>
        </w:tc>
      </w:tr>
      <w:tr w:rsidR="005F658C" w14:paraId="33FCAB84" w14:textId="77777777" w:rsidTr="00E0403C">
        <w:trPr>
          <w:trHeight w:val="216"/>
          <w:ins w:id="1945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A0939" w14:textId="77777777" w:rsidR="00105E6E" w:rsidRPr="00105E6E" w:rsidRDefault="00105E6E">
            <w:pPr>
              <w:rPr>
                <w:ins w:id="194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47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ourning Dov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08B21" w14:textId="77777777" w:rsidR="00105E6E" w:rsidRPr="00105E6E" w:rsidRDefault="00105E6E">
            <w:pPr>
              <w:rPr>
                <w:ins w:id="1948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949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Zenaida macrour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6260A" w14:textId="77777777" w:rsidR="00105E6E" w:rsidRPr="002A3971" w:rsidRDefault="00105E6E">
            <w:pPr>
              <w:jc w:val="right"/>
              <w:rPr>
                <w:ins w:id="195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5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794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E182F" w14:textId="77777777" w:rsidR="00105E6E" w:rsidRPr="002A3971" w:rsidRDefault="00105E6E">
            <w:pPr>
              <w:jc w:val="right"/>
              <w:rPr>
                <w:ins w:id="195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5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77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2B903" w14:textId="77777777" w:rsidR="00105E6E" w:rsidRPr="002A3971" w:rsidRDefault="00105E6E">
            <w:pPr>
              <w:jc w:val="right"/>
              <w:rPr>
                <w:ins w:id="195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5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8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07E55" w14:textId="77777777" w:rsidR="00105E6E" w:rsidRPr="002A3971" w:rsidRDefault="00105E6E">
            <w:pPr>
              <w:jc w:val="right"/>
              <w:rPr>
                <w:ins w:id="195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5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99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B5F57" w14:textId="77777777" w:rsidR="00105E6E" w:rsidRPr="002A3971" w:rsidRDefault="00105E6E">
            <w:pPr>
              <w:jc w:val="right"/>
              <w:rPr>
                <w:ins w:id="19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5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5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56BFC" w14:textId="77777777" w:rsidR="00105E6E" w:rsidRPr="00105E6E" w:rsidRDefault="00105E6E">
            <w:pPr>
              <w:rPr>
                <w:ins w:id="19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6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3C461090" w14:textId="77777777" w:rsidTr="00E0403C">
        <w:trPr>
          <w:trHeight w:val="216"/>
          <w:ins w:id="1962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CC24A" w14:textId="77777777" w:rsidR="00105E6E" w:rsidRPr="00105E6E" w:rsidRDefault="00105E6E">
            <w:pPr>
              <w:rPr>
                <w:ins w:id="196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64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ourning Dov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67AD5" w14:textId="77777777" w:rsidR="00105E6E" w:rsidRPr="00105E6E" w:rsidRDefault="00105E6E">
            <w:pPr>
              <w:rPr>
                <w:ins w:id="1965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966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Zenaida macrour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31139" w14:textId="77777777" w:rsidR="00105E6E" w:rsidRPr="002A3971" w:rsidRDefault="00105E6E">
            <w:pPr>
              <w:jc w:val="right"/>
              <w:rPr>
                <w:ins w:id="196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6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7940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89B5C" w14:textId="77777777" w:rsidR="00105E6E" w:rsidRPr="002A3971" w:rsidRDefault="00105E6E">
            <w:pPr>
              <w:jc w:val="right"/>
              <w:rPr>
                <w:ins w:id="196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7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4.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D0897" w14:textId="77777777" w:rsidR="00105E6E" w:rsidRPr="002A3971" w:rsidRDefault="00105E6E">
            <w:pPr>
              <w:jc w:val="right"/>
              <w:rPr>
                <w:ins w:id="197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7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0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F5F8C" w14:textId="77777777" w:rsidR="00105E6E" w:rsidRPr="002A3971" w:rsidRDefault="00105E6E">
            <w:pPr>
              <w:jc w:val="right"/>
              <w:rPr>
                <w:ins w:id="19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7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98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15DC5" w14:textId="77777777" w:rsidR="00105E6E" w:rsidRPr="002A3971" w:rsidRDefault="00105E6E">
            <w:pPr>
              <w:jc w:val="right"/>
              <w:rPr>
                <w:ins w:id="19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7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8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71539" w14:textId="77777777" w:rsidR="00105E6E" w:rsidRPr="00105E6E" w:rsidRDefault="00105E6E">
            <w:pPr>
              <w:rPr>
                <w:ins w:id="19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7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58D493EB" w14:textId="77777777" w:rsidTr="00E0403C">
        <w:trPr>
          <w:trHeight w:val="216"/>
          <w:ins w:id="1979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62A85" w14:textId="77777777" w:rsidR="00105E6E" w:rsidRPr="00105E6E" w:rsidRDefault="00105E6E">
            <w:pPr>
              <w:rPr>
                <w:ins w:id="198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81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ourning Dov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A11BA" w14:textId="77777777" w:rsidR="00105E6E" w:rsidRPr="00105E6E" w:rsidRDefault="00105E6E">
            <w:pPr>
              <w:rPr>
                <w:ins w:id="1982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1983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Zenaida macrour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6C524" w14:textId="77777777" w:rsidR="00105E6E" w:rsidRPr="002A3971" w:rsidRDefault="00105E6E">
            <w:pPr>
              <w:jc w:val="right"/>
              <w:rPr>
                <w:ins w:id="198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8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37941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5D53C" w14:textId="77777777" w:rsidR="00105E6E" w:rsidRPr="002A3971" w:rsidRDefault="00105E6E">
            <w:pPr>
              <w:jc w:val="right"/>
              <w:rPr>
                <w:ins w:id="198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8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6.43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252DC" w14:textId="77777777" w:rsidR="00105E6E" w:rsidRPr="002A3971" w:rsidRDefault="00105E6E">
            <w:pPr>
              <w:jc w:val="right"/>
              <w:rPr>
                <w:ins w:id="198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8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55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1A9A0" w14:textId="77777777" w:rsidR="00105E6E" w:rsidRPr="002A3971" w:rsidRDefault="00105E6E">
            <w:pPr>
              <w:jc w:val="right"/>
              <w:rPr>
                <w:ins w:id="199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9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37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52196" w14:textId="77777777" w:rsidR="00105E6E" w:rsidRPr="002A3971" w:rsidRDefault="00105E6E">
            <w:pPr>
              <w:jc w:val="right"/>
              <w:rPr>
                <w:ins w:id="199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9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39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655C0" w14:textId="77777777" w:rsidR="00105E6E" w:rsidRPr="00105E6E" w:rsidRDefault="00105E6E">
            <w:pPr>
              <w:rPr>
                <w:ins w:id="199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9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3E97B37E" w14:textId="77777777" w:rsidTr="00E0403C">
        <w:trPr>
          <w:trHeight w:val="216"/>
          <w:ins w:id="1996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9129" w14:textId="77777777" w:rsidR="00105E6E" w:rsidRPr="00105E6E" w:rsidRDefault="00105E6E">
            <w:pPr>
              <w:rPr>
                <w:ins w:id="199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1998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ourning Dov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CB638" w14:textId="77777777" w:rsidR="00105E6E" w:rsidRPr="00105E6E" w:rsidRDefault="00105E6E">
            <w:pPr>
              <w:rPr>
                <w:ins w:id="1999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000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Zenaida macrour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78AEF" w14:textId="77777777" w:rsidR="00105E6E" w:rsidRPr="002A3971" w:rsidRDefault="00105E6E">
            <w:pPr>
              <w:jc w:val="right"/>
              <w:rPr>
                <w:ins w:id="200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0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90256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9F81F" w14:textId="77777777" w:rsidR="00105E6E" w:rsidRPr="002A3971" w:rsidRDefault="00105E6E">
            <w:pPr>
              <w:jc w:val="right"/>
              <w:rPr>
                <w:ins w:id="200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0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8.14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09C7F" w14:textId="77777777" w:rsidR="00105E6E" w:rsidRPr="002A3971" w:rsidRDefault="00105E6E">
            <w:pPr>
              <w:jc w:val="right"/>
              <w:rPr>
                <w:ins w:id="200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0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9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088CF" w14:textId="77777777" w:rsidR="00105E6E" w:rsidRPr="002A3971" w:rsidRDefault="00105E6E">
            <w:pPr>
              <w:jc w:val="right"/>
              <w:rPr>
                <w:ins w:id="200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0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2.45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D2A6A" w14:textId="77777777" w:rsidR="00105E6E" w:rsidRPr="002A3971" w:rsidRDefault="00105E6E">
            <w:pPr>
              <w:jc w:val="right"/>
              <w:rPr>
                <w:ins w:id="200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1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38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10DB4" w14:textId="77777777" w:rsidR="00105E6E" w:rsidRPr="00105E6E" w:rsidRDefault="00105E6E">
            <w:pPr>
              <w:rPr>
                <w:ins w:id="201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1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10B9A251" w14:textId="77777777" w:rsidTr="00E0403C">
        <w:trPr>
          <w:trHeight w:val="216"/>
          <w:ins w:id="2013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DC16A" w14:textId="77777777" w:rsidR="00105E6E" w:rsidRPr="00105E6E" w:rsidRDefault="00105E6E">
            <w:pPr>
              <w:rPr>
                <w:ins w:id="201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15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ourning Dov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1D4C6" w14:textId="77777777" w:rsidR="00105E6E" w:rsidRPr="00105E6E" w:rsidRDefault="00105E6E">
            <w:pPr>
              <w:rPr>
                <w:ins w:id="2016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017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Zenaida macrour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CA4E4" w14:textId="77777777" w:rsidR="00105E6E" w:rsidRPr="002A3971" w:rsidRDefault="00105E6E">
            <w:pPr>
              <w:jc w:val="right"/>
              <w:rPr>
                <w:ins w:id="201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1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427673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EAD6B" w14:textId="77777777" w:rsidR="00105E6E" w:rsidRPr="002A3971" w:rsidRDefault="00105E6E">
            <w:pPr>
              <w:jc w:val="right"/>
              <w:rPr>
                <w:ins w:id="202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2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7.18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FE5F9" w14:textId="77777777" w:rsidR="00105E6E" w:rsidRPr="002A3971" w:rsidRDefault="00105E6E">
            <w:pPr>
              <w:jc w:val="right"/>
              <w:rPr>
                <w:ins w:id="202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2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08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63DEE" w14:textId="77777777" w:rsidR="00105E6E" w:rsidRPr="002A3971" w:rsidRDefault="00105E6E">
            <w:pPr>
              <w:jc w:val="right"/>
              <w:rPr>
                <w:ins w:id="202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2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36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276F9" w14:textId="77777777" w:rsidR="00105E6E" w:rsidRPr="002A3971" w:rsidRDefault="00105E6E">
            <w:pPr>
              <w:jc w:val="right"/>
              <w:rPr>
                <w:ins w:id="202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2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12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B3269" w14:textId="77777777" w:rsidR="00105E6E" w:rsidRPr="00105E6E" w:rsidRDefault="00105E6E">
            <w:pPr>
              <w:rPr>
                <w:ins w:id="202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2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14:paraId="03A26677" w14:textId="77777777" w:rsidTr="00E0403C">
        <w:trPr>
          <w:trHeight w:val="216"/>
          <w:ins w:id="2030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4AB6F" w14:textId="77777777" w:rsidR="00105E6E" w:rsidRPr="00105E6E" w:rsidRDefault="00105E6E">
            <w:pPr>
              <w:rPr>
                <w:ins w:id="203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32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ourning Dove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18908" w14:textId="77777777" w:rsidR="00105E6E" w:rsidRPr="00105E6E" w:rsidRDefault="00105E6E">
            <w:pPr>
              <w:rPr>
                <w:ins w:id="2033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034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Zenaida macroura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2CB3A" w14:textId="77777777" w:rsidR="00105E6E" w:rsidRPr="002A3971" w:rsidRDefault="00105E6E">
            <w:pPr>
              <w:jc w:val="right"/>
              <w:rPr>
                <w:ins w:id="203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3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90438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B494F" w14:textId="77777777" w:rsidR="00105E6E" w:rsidRPr="002A3971" w:rsidRDefault="00105E6E">
            <w:pPr>
              <w:jc w:val="right"/>
              <w:rPr>
                <w:ins w:id="203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3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20.1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8425A" w14:textId="77777777" w:rsidR="00105E6E" w:rsidRPr="002A3971" w:rsidRDefault="00105E6E">
            <w:pPr>
              <w:jc w:val="right"/>
              <w:rPr>
                <w:ins w:id="203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4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5.03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64AB0" w14:textId="77777777" w:rsidR="00105E6E" w:rsidRPr="002A3971" w:rsidRDefault="00105E6E">
            <w:pPr>
              <w:jc w:val="right"/>
              <w:rPr>
                <w:ins w:id="204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4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8.0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C3387" w14:textId="77777777" w:rsidR="00105E6E" w:rsidRPr="002A3971" w:rsidRDefault="00105E6E">
            <w:pPr>
              <w:jc w:val="right"/>
              <w:rPr>
                <w:ins w:id="204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4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4.1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1A9F8" w14:textId="77777777" w:rsidR="00105E6E" w:rsidRPr="00105E6E" w:rsidRDefault="00105E6E">
            <w:pPr>
              <w:rPr>
                <w:ins w:id="204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4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2FE91DB0" w14:textId="77777777" w:rsidTr="00E0403C">
        <w:trPr>
          <w:trHeight w:val="216"/>
          <w:ins w:id="2047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18EC4" w14:textId="77777777" w:rsidR="00105E6E" w:rsidRPr="00105E6E" w:rsidRDefault="00105E6E">
            <w:pPr>
              <w:rPr>
                <w:ins w:id="204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49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White-throated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EBD22" w14:textId="77777777" w:rsidR="00105E6E" w:rsidRPr="00105E6E" w:rsidRDefault="00105E6E">
            <w:pPr>
              <w:rPr>
                <w:ins w:id="2050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051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Zonotrichia albicoll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AA995" w14:textId="77777777" w:rsidR="00105E6E" w:rsidRPr="002A3971" w:rsidRDefault="00105E6E">
            <w:pPr>
              <w:jc w:val="right"/>
              <w:rPr>
                <w:ins w:id="205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53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7565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85FA5" w14:textId="77777777" w:rsidR="00105E6E" w:rsidRPr="002A3971" w:rsidRDefault="00105E6E">
            <w:pPr>
              <w:jc w:val="right"/>
              <w:rPr>
                <w:ins w:id="2054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55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8.08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9FE5B" w14:textId="77777777" w:rsidR="00105E6E" w:rsidRPr="002A3971" w:rsidRDefault="00105E6E">
            <w:pPr>
              <w:jc w:val="right"/>
              <w:rPr>
                <w:ins w:id="2056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57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0.7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FB27E" w14:textId="77777777" w:rsidR="00105E6E" w:rsidRPr="002A3971" w:rsidRDefault="00105E6E">
            <w:pPr>
              <w:jc w:val="right"/>
              <w:rPr>
                <w:ins w:id="2058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59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92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F3F8C" w14:textId="77777777" w:rsidR="00105E6E" w:rsidRPr="002A3971" w:rsidRDefault="00105E6E">
            <w:pPr>
              <w:jc w:val="right"/>
              <w:rPr>
                <w:ins w:id="2060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61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17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5CB69" w14:textId="77777777" w:rsidR="00105E6E" w:rsidRPr="00105E6E" w:rsidRDefault="00105E6E">
            <w:pPr>
              <w:rPr>
                <w:ins w:id="2062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63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male</w:t>
              </w:r>
            </w:ins>
          </w:p>
        </w:tc>
      </w:tr>
      <w:tr w:rsidR="005F658C" w14:paraId="3DB2FCDF" w14:textId="77777777" w:rsidTr="00E0403C">
        <w:trPr>
          <w:trHeight w:val="216"/>
          <w:ins w:id="2064" w:author="Luke Tyrrell" w:date="2017-02-22T12:19:00Z"/>
        </w:trPr>
        <w:tc>
          <w:tcPr>
            <w:tcW w:w="10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4B8AA" w14:textId="77777777" w:rsidR="00105E6E" w:rsidRPr="00105E6E" w:rsidRDefault="00105E6E">
            <w:pPr>
              <w:rPr>
                <w:ins w:id="206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66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White-throated Sparrow</w:t>
              </w:r>
            </w:ins>
          </w:p>
        </w:tc>
        <w:tc>
          <w:tcPr>
            <w:tcW w:w="12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D0F6D" w14:textId="77777777" w:rsidR="00105E6E" w:rsidRPr="00105E6E" w:rsidRDefault="00105E6E">
            <w:pPr>
              <w:rPr>
                <w:ins w:id="2067" w:author="Luke Tyrrell" w:date="2017-02-22T12:19:00Z"/>
                <w:rFonts w:ascii="Calibri" w:eastAsia="Times New Roman" w:hAnsi="Calibri" w:cs="Times New Roman"/>
                <w:i/>
                <w:iCs/>
                <w:color w:val="000000"/>
                <w:sz w:val="16"/>
                <w:szCs w:val="16"/>
              </w:rPr>
            </w:pPr>
            <w:ins w:id="2068" w:author="Luke Tyrrell" w:date="2017-02-22T12:19:00Z">
              <w:r w:rsidRPr="00105E6E">
                <w:rPr>
                  <w:rFonts w:ascii="Calibri" w:eastAsia="Times New Roman" w:hAnsi="Calibri" w:cs="Times New Roman"/>
                  <w:i/>
                  <w:iCs/>
                  <w:color w:val="000000"/>
                  <w:sz w:val="16"/>
                  <w:szCs w:val="16"/>
                </w:rPr>
                <w:t>Zonotrichia albicollis</w:t>
              </w:r>
            </w:ins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58EE1" w14:textId="77777777" w:rsidR="00105E6E" w:rsidRPr="002A3971" w:rsidRDefault="00105E6E">
            <w:pPr>
              <w:jc w:val="right"/>
              <w:rPr>
                <w:ins w:id="206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70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317574</w:t>
              </w:r>
            </w:ins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7361D" w14:textId="77777777" w:rsidR="00105E6E" w:rsidRPr="002A3971" w:rsidRDefault="00105E6E">
            <w:pPr>
              <w:jc w:val="right"/>
              <w:rPr>
                <w:ins w:id="2071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72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7.46</w:t>
              </w:r>
            </w:ins>
          </w:p>
        </w:tc>
        <w:tc>
          <w:tcPr>
            <w:tcW w:w="388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3D15A" w14:textId="77777777" w:rsidR="00105E6E" w:rsidRPr="002A3971" w:rsidRDefault="00105E6E">
            <w:pPr>
              <w:jc w:val="right"/>
              <w:rPr>
                <w:ins w:id="2073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74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1.74</w:t>
              </w:r>
            </w:ins>
          </w:p>
        </w:tc>
        <w:tc>
          <w:tcPr>
            <w:tcW w:w="5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322DE" w14:textId="77777777" w:rsidR="00105E6E" w:rsidRPr="002A3971" w:rsidRDefault="00105E6E">
            <w:pPr>
              <w:jc w:val="right"/>
              <w:rPr>
                <w:ins w:id="2075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76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9.91</w:t>
              </w:r>
            </w:ins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D68D4" w14:textId="77777777" w:rsidR="00105E6E" w:rsidRPr="002A3971" w:rsidRDefault="00105E6E">
            <w:pPr>
              <w:jc w:val="right"/>
              <w:rPr>
                <w:ins w:id="2077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78" w:author="Luke Tyrrell" w:date="2017-02-22T12:19:00Z">
              <w:r w:rsidRPr="002A3971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16.6</w:t>
              </w:r>
            </w:ins>
          </w:p>
        </w:tc>
        <w:tc>
          <w:tcPr>
            <w:tcW w:w="4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B601C" w14:textId="77777777" w:rsidR="00105E6E" w:rsidRPr="00105E6E" w:rsidRDefault="00105E6E">
            <w:pPr>
              <w:rPr>
                <w:ins w:id="2079" w:author="Luke Tyrrell" w:date="2017-02-22T12:19:00Z"/>
                <w:rFonts w:ascii="Calibri" w:eastAsia="Times New Roman" w:hAnsi="Calibri" w:cs="Times New Roman"/>
                <w:color w:val="000000"/>
                <w:sz w:val="16"/>
                <w:szCs w:val="16"/>
              </w:rPr>
            </w:pPr>
            <w:ins w:id="2080" w:author="Luke Tyrrell" w:date="2017-02-22T12:19:00Z">
              <w:r w:rsidRPr="00105E6E">
                <w:rPr>
                  <w:rFonts w:ascii="Calibri" w:eastAsia="Times New Roman" w:hAnsi="Calibri" w:cs="Times New Roman"/>
                  <w:color w:val="000000"/>
                  <w:sz w:val="16"/>
                  <w:szCs w:val="16"/>
                </w:rPr>
                <w:t>female</w:t>
              </w:r>
            </w:ins>
          </w:p>
        </w:tc>
      </w:tr>
      <w:tr w:rsidR="005F658C" w:rsidRPr="00A31EF3" w:rsidDel="00105E6E" w14:paraId="3040559A" w14:textId="77777777" w:rsidTr="005F658C">
        <w:trPr>
          <w:gridAfter w:val="4"/>
          <w:trHeight w:val="300"/>
          <w:del w:id="208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C1BFD" w14:textId="08651041" w:rsidR="00A31EF3" w:rsidRPr="00A31EF3" w:rsidDel="00105E6E" w:rsidRDefault="00A31EF3" w:rsidP="00A31EF3">
            <w:pPr>
              <w:rPr>
                <w:del w:id="2082" w:author="Luke Tyrrell" w:date="2017-02-22T12:14:00Z"/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del w:id="2083" w:author="Luke Tyrrell" w:date="2017-02-22T12:14:00Z">
              <w:r w:rsidRPr="00A31EF3" w:rsidDel="00105E6E">
                <w:rPr>
                  <w:rFonts w:ascii="Arial" w:eastAsia="Times New Roman" w:hAnsi="Arial" w:cs="Arial"/>
                  <w:b/>
                  <w:color w:val="000000"/>
                  <w:sz w:val="22"/>
                  <w:szCs w:val="22"/>
                </w:rPr>
                <w:delText>Common Nam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A63FE" w14:textId="282D42F7" w:rsidR="00A31EF3" w:rsidRPr="00A31EF3" w:rsidDel="00105E6E" w:rsidRDefault="00A31EF3" w:rsidP="00A31EF3">
            <w:pPr>
              <w:rPr>
                <w:del w:id="2084" w:author="Luke Tyrrell" w:date="2017-02-22T12:14:00Z"/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del w:id="2085" w:author="Luke Tyrrell" w:date="2017-02-22T12:14:00Z">
              <w:r w:rsidRPr="00A31EF3" w:rsidDel="00105E6E">
                <w:rPr>
                  <w:rFonts w:ascii="Arial" w:eastAsia="Times New Roman" w:hAnsi="Arial" w:cs="Arial"/>
                  <w:b/>
                  <w:color w:val="000000"/>
                  <w:sz w:val="22"/>
                  <w:szCs w:val="22"/>
                </w:rPr>
                <w:delText>Species Name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AF21F" w14:textId="6B6EBDCB" w:rsidR="00A31EF3" w:rsidRPr="00A31EF3" w:rsidDel="00105E6E" w:rsidRDefault="00A31EF3" w:rsidP="00A31EF3">
            <w:pPr>
              <w:rPr>
                <w:del w:id="2086" w:author="Luke Tyrrell" w:date="2017-02-22T12:14:00Z"/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del w:id="2087" w:author="Luke Tyrrell" w:date="2017-02-22T12:14:00Z">
              <w:r w:rsidRPr="00A31EF3" w:rsidDel="00105E6E">
                <w:rPr>
                  <w:rFonts w:ascii="Arial" w:eastAsia="Times New Roman" w:hAnsi="Arial" w:cs="Arial"/>
                  <w:b/>
                  <w:color w:val="000000"/>
                  <w:sz w:val="22"/>
                  <w:szCs w:val="22"/>
                </w:rPr>
                <w:delText>Specimen ID</w:delText>
              </w:r>
            </w:del>
          </w:p>
        </w:tc>
      </w:tr>
      <w:tr w:rsidR="005F658C" w:rsidRPr="00A31EF3" w:rsidDel="00105E6E" w14:paraId="2F20D12F" w14:textId="77777777" w:rsidTr="005F658C">
        <w:trPr>
          <w:gridAfter w:val="4"/>
          <w:trHeight w:val="300"/>
          <w:del w:id="208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49AD2" w14:textId="06524E46" w:rsidR="00A31EF3" w:rsidRPr="00A31EF3" w:rsidDel="00105E6E" w:rsidRDefault="00A31EF3" w:rsidP="00A31EF3">
            <w:pPr>
              <w:rPr>
                <w:del w:id="208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09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ooper's Haw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46733" w14:textId="1E917B72" w:rsidR="00A31EF3" w:rsidRPr="00A31EF3" w:rsidDel="00105E6E" w:rsidRDefault="00A31EF3" w:rsidP="00A31EF3">
            <w:pPr>
              <w:rPr>
                <w:del w:id="209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09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ccipiter cooperii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7BB35" w14:textId="4E3977BD" w:rsidR="00A31EF3" w:rsidRPr="00A31EF3" w:rsidDel="00105E6E" w:rsidRDefault="00A31EF3" w:rsidP="00A31EF3">
            <w:pPr>
              <w:rPr>
                <w:del w:id="209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09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6838</w:delText>
              </w:r>
            </w:del>
          </w:p>
        </w:tc>
      </w:tr>
      <w:tr w:rsidR="005F658C" w:rsidRPr="00A31EF3" w:rsidDel="00105E6E" w14:paraId="1905C28E" w14:textId="77777777" w:rsidTr="005F658C">
        <w:trPr>
          <w:gridAfter w:val="4"/>
          <w:trHeight w:val="300"/>
          <w:del w:id="209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8612F" w14:textId="39062F1C" w:rsidR="00A31EF3" w:rsidRPr="00A31EF3" w:rsidDel="00105E6E" w:rsidRDefault="00A31EF3" w:rsidP="00A31EF3">
            <w:pPr>
              <w:rPr>
                <w:del w:id="209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09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ooper's Haw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4FD45" w14:textId="3D4A12A6" w:rsidR="00A31EF3" w:rsidRPr="00A31EF3" w:rsidDel="00105E6E" w:rsidRDefault="00A31EF3" w:rsidP="00A31EF3">
            <w:pPr>
              <w:rPr>
                <w:del w:id="209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09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ccipiter cooperii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53EEC" w14:textId="5DBA3D19" w:rsidR="00A31EF3" w:rsidRPr="00A31EF3" w:rsidDel="00105E6E" w:rsidRDefault="00A31EF3" w:rsidP="00A31EF3">
            <w:pPr>
              <w:rPr>
                <w:del w:id="210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0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8646</w:delText>
              </w:r>
            </w:del>
          </w:p>
        </w:tc>
      </w:tr>
      <w:tr w:rsidR="005F658C" w:rsidRPr="00A31EF3" w:rsidDel="00105E6E" w14:paraId="0D058A32" w14:textId="77777777" w:rsidTr="005F658C">
        <w:trPr>
          <w:gridAfter w:val="4"/>
          <w:trHeight w:val="300"/>
          <w:del w:id="210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161E4" w14:textId="04237D35" w:rsidR="00A31EF3" w:rsidRPr="00A31EF3" w:rsidDel="00105E6E" w:rsidRDefault="00A31EF3" w:rsidP="00A31EF3">
            <w:pPr>
              <w:rPr>
                <w:del w:id="210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0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ooper's Haw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52B30" w14:textId="60870543" w:rsidR="00A31EF3" w:rsidRPr="00A31EF3" w:rsidDel="00105E6E" w:rsidRDefault="00A31EF3" w:rsidP="00A31EF3">
            <w:pPr>
              <w:rPr>
                <w:del w:id="210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0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ccipiter cooperii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6B597" w14:textId="36E1BF38" w:rsidR="00A31EF3" w:rsidRPr="00A31EF3" w:rsidDel="00105E6E" w:rsidRDefault="00A31EF3" w:rsidP="00A31EF3">
            <w:pPr>
              <w:rPr>
                <w:del w:id="210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0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2437</w:delText>
              </w:r>
            </w:del>
          </w:p>
        </w:tc>
      </w:tr>
      <w:tr w:rsidR="005F658C" w:rsidRPr="00A31EF3" w:rsidDel="00105E6E" w14:paraId="28935404" w14:textId="77777777" w:rsidTr="005F658C">
        <w:trPr>
          <w:gridAfter w:val="4"/>
          <w:trHeight w:val="300"/>
          <w:del w:id="210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DDED9" w14:textId="5BFC3157" w:rsidR="00A31EF3" w:rsidRPr="00A31EF3" w:rsidDel="00105E6E" w:rsidRDefault="00A31EF3" w:rsidP="00A31EF3">
            <w:pPr>
              <w:rPr>
                <w:del w:id="211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1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ooper's Haw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B2962" w14:textId="436F76B3" w:rsidR="00A31EF3" w:rsidRPr="00A31EF3" w:rsidDel="00105E6E" w:rsidRDefault="00A31EF3" w:rsidP="00A31EF3">
            <w:pPr>
              <w:rPr>
                <w:del w:id="211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1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ccipiter cooperii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F8CDE" w14:textId="26297E21" w:rsidR="00A31EF3" w:rsidRPr="00A31EF3" w:rsidDel="00105E6E" w:rsidRDefault="00A31EF3" w:rsidP="00A31EF3">
            <w:pPr>
              <w:rPr>
                <w:del w:id="211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1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5206</w:delText>
              </w:r>
            </w:del>
          </w:p>
        </w:tc>
      </w:tr>
      <w:tr w:rsidR="005F658C" w:rsidRPr="00A31EF3" w:rsidDel="00105E6E" w14:paraId="370AEB9B" w14:textId="77777777" w:rsidTr="005F658C">
        <w:trPr>
          <w:gridAfter w:val="4"/>
          <w:trHeight w:val="300"/>
          <w:del w:id="211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98014" w14:textId="2ED829C4" w:rsidR="00A31EF3" w:rsidRPr="00A31EF3" w:rsidDel="00105E6E" w:rsidRDefault="00A31EF3" w:rsidP="00A31EF3">
            <w:pPr>
              <w:rPr>
                <w:del w:id="211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1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Northern Shovel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34805" w14:textId="35C71F77" w:rsidR="00A31EF3" w:rsidRPr="00A31EF3" w:rsidDel="00105E6E" w:rsidRDefault="00A31EF3" w:rsidP="00A31EF3">
            <w:pPr>
              <w:rPr>
                <w:del w:id="211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2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clypeat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ECFF8" w14:textId="330EFB36" w:rsidR="00A31EF3" w:rsidRPr="00A31EF3" w:rsidDel="00105E6E" w:rsidRDefault="00A31EF3" w:rsidP="00A31EF3">
            <w:pPr>
              <w:rPr>
                <w:del w:id="212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2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047</w:delText>
              </w:r>
            </w:del>
          </w:p>
        </w:tc>
      </w:tr>
      <w:tr w:rsidR="005F658C" w:rsidRPr="00A31EF3" w:rsidDel="00105E6E" w14:paraId="38FD5E18" w14:textId="77777777" w:rsidTr="005F658C">
        <w:trPr>
          <w:gridAfter w:val="4"/>
          <w:trHeight w:val="300"/>
          <w:del w:id="212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A62A4" w14:textId="78445DAA" w:rsidR="00A31EF3" w:rsidRPr="00A31EF3" w:rsidDel="00105E6E" w:rsidRDefault="00A31EF3" w:rsidP="00A31EF3">
            <w:pPr>
              <w:rPr>
                <w:del w:id="212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2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Northern Shovel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6EE64" w14:textId="71CA3EB0" w:rsidR="00A31EF3" w:rsidRPr="00A31EF3" w:rsidDel="00105E6E" w:rsidRDefault="00A31EF3" w:rsidP="00A31EF3">
            <w:pPr>
              <w:rPr>
                <w:del w:id="212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2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clypeat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450BD" w14:textId="76D3D08F" w:rsidR="00A31EF3" w:rsidRPr="00A31EF3" w:rsidDel="00105E6E" w:rsidRDefault="00A31EF3" w:rsidP="00A31EF3">
            <w:pPr>
              <w:rPr>
                <w:del w:id="212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2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6228</w:delText>
              </w:r>
            </w:del>
          </w:p>
        </w:tc>
      </w:tr>
      <w:tr w:rsidR="005F658C" w:rsidRPr="00A31EF3" w:rsidDel="00105E6E" w14:paraId="6B0F8ED1" w14:textId="77777777" w:rsidTr="005F658C">
        <w:trPr>
          <w:gridAfter w:val="4"/>
          <w:trHeight w:val="300"/>
          <w:del w:id="213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C54F8" w14:textId="6CC49292" w:rsidR="00A31EF3" w:rsidRPr="00A31EF3" w:rsidDel="00105E6E" w:rsidRDefault="00A31EF3" w:rsidP="00A31EF3">
            <w:pPr>
              <w:rPr>
                <w:del w:id="213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3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Northern Shovel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46CD0" w14:textId="4C37E9AB" w:rsidR="00A31EF3" w:rsidRPr="00A31EF3" w:rsidDel="00105E6E" w:rsidRDefault="00A31EF3" w:rsidP="00A31EF3">
            <w:pPr>
              <w:rPr>
                <w:del w:id="213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3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clypeat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F1C50" w14:textId="180C1E10" w:rsidR="00A31EF3" w:rsidRPr="00A31EF3" w:rsidDel="00105E6E" w:rsidRDefault="00A31EF3" w:rsidP="00A31EF3">
            <w:pPr>
              <w:rPr>
                <w:del w:id="213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3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51036</w:delText>
              </w:r>
            </w:del>
          </w:p>
        </w:tc>
      </w:tr>
      <w:tr w:rsidR="005F658C" w:rsidRPr="00A31EF3" w:rsidDel="00105E6E" w14:paraId="4EE6C86F" w14:textId="77777777" w:rsidTr="005F658C">
        <w:trPr>
          <w:gridAfter w:val="4"/>
          <w:trHeight w:val="300"/>
          <w:del w:id="213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A31DE" w14:textId="66718355" w:rsidR="00A31EF3" w:rsidRPr="00A31EF3" w:rsidDel="00105E6E" w:rsidRDefault="00A31EF3" w:rsidP="00A31EF3">
            <w:pPr>
              <w:rPr>
                <w:del w:id="213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3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Northern Shovel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7E63E" w14:textId="2BC843F9" w:rsidR="00A31EF3" w:rsidRPr="00A31EF3" w:rsidDel="00105E6E" w:rsidRDefault="00A31EF3" w:rsidP="00A31EF3">
            <w:pPr>
              <w:rPr>
                <w:del w:id="214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4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clypeat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8B522" w14:textId="3CE4771B" w:rsidR="00A31EF3" w:rsidRPr="00A31EF3" w:rsidDel="00105E6E" w:rsidRDefault="00A31EF3" w:rsidP="00A31EF3">
            <w:pPr>
              <w:rPr>
                <w:del w:id="214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4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6821</w:delText>
              </w:r>
            </w:del>
          </w:p>
        </w:tc>
      </w:tr>
      <w:tr w:rsidR="005F658C" w:rsidRPr="00A31EF3" w:rsidDel="00105E6E" w14:paraId="06A4225E" w14:textId="77777777" w:rsidTr="005F658C">
        <w:trPr>
          <w:gridAfter w:val="4"/>
          <w:trHeight w:val="300"/>
          <w:del w:id="214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78EEC" w14:textId="36FEEC6B" w:rsidR="00A31EF3" w:rsidRPr="00A31EF3" w:rsidDel="00105E6E" w:rsidRDefault="00A31EF3" w:rsidP="00A31EF3">
            <w:pPr>
              <w:rPr>
                <w:del w:id="214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4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urasian Wige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2D6CB" w14:textId="6CC08682" w:rsidR="00A31EF3" w:rsidRPr="00A31EF3" w:rsidDel="00105E6E" w:rsidRDefault="00A31EF3" w:rsidP="00A31EF3">
            <w:pPr>
              <w:rPr>
                <w:del w:id="214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4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penelope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6E22B" w14:textId="30F50790" w:rsidR="00A31EF3" w:rsidRPr="00A31EF3" w:rsidDel="00105E6E" w:rsidRDefault="00A31EF3" w:rsidP="00A31EF3">
            <w:pPr>
              <w:rPr>
                <w:del w:id="214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5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104076</w:delText>
              </w:r>
            </w:del>
          </w:p>
        </w:tc>
      </w:tr>
      <w:tr w:rsidR="005F658C" w:rsidRPr="00A31EF3" w:rsidDel="00105E6E" w14:paraId="61C73408" w14:textId="77777777" w:rsidTr="005F658C">
        <w:trPr>
          <w:gridAfter w:val="4"/>
          <w:trHeight w:val="300"/>
          <w:del w:id="215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9A06A" w14:textId="20AA3389" w:rsidR="00A31EF3" w:rsidRPr="00A31EF3" w:rsidDel="00105E6E" w:rsidRDefault="00A31EF3" w:rsidP="00A31EF3">
            <w:pPr>
              <w:rPr>
                <w:del w:id="215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5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urasian Wige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BC32C" w14:textId="3C87C8FD" w:rsidR="00A31EF3" w:rsidRPr="00A31EF3" w:rsidDel="00105E6E" w:rsidRDefault="00A31EF3" w:rsidP="00A31EF3">
            <w:pPr>
              <w:rPr>
                <w:del w:id="215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5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penelope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B3F75" w14:textId="0396CD81" w:rsidR="00A31EF3" w:rsidRPr="00A31EF3" w:rsidDel="00105E6E" w:rsidRDefault="00A31EF3" w:rsidP="00A31EF3">
            <w:pPr>
              <w:rPr>
                <w:del w:id="215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5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105593</w:delText>
              </w:r>
            </w:del>
          </w:p>
        </w:tc>
      </w:tr>
      <w:tr w:rsidR="005F658C" w:rsidRPr="00A31EF3" w:rsidDel="00105E6E" w14:paraId="3224067A" w14:textId="77777777" w:rsidTr="005F658C">
        <w:trPr>
          <w:gridAfter w:val="4"/>
          <w:trHeight w:val="300"/>
          <w:del w:id="215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FCD35" w14:textId="4E3CF457" w:rsidR="00A31EF3" w:rsidRPr="00A31EF3" w:rsidDel="00105E6E" w:rsidRDefault="00A31EF3" w:rsidP="00A31EF3">
            <w:pPr>
              <w:rPr>
                <w:del w:id="215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6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allard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05660" w14:textId="137692E9" w:rsidR="00A31EF3" w:rsidRPr="00A31EF3" w:rsidDel="00105E6E" w:rsidRDefault="00A31EF3" w:rsidP="00A31EF3">
            <w:pPr>
              <w:rPr>
                <w:del w:id="216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6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platyrhyncho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E7EE9" w14:textId="46EEBE4D" w:rsidR="00A31EF3" w:rsidRPr="00A31EF3" w:rsidDel="00105E6E" w:rsidRDefault="00A31EF3" w:rsidP="00A31EF3">
            <w:pPr>
              <w:rPr>
                <w:del w:id="216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6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8630</w:delText>
              </w:r>
            </w:del>
          </w:p>
        </w:tc>
      </w:tr>
      <w:tr w:rsidR="005F658C" w:rsidRPr="00A31EF3" w:rsidDel="00105E6E" w14:paraId="2B193B8E" w14:textId="77777777" w:rsidTr="005F658C">
        <w:trPr>
          <w:gridAfter w:val="4"/>
          <w:trHeight w:val="300"/>
          <w:del w:id="216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C2B6F" w14:textId="44E0DFDA" w:rsidR="00A31EF3" w:rsidRPr="00A31EF3" w:rsidDel="00105E6E" w:rsidRDefault="00A31EF3" w:rsidP="00A31EF3">
            <w:pPr>
              <w:rPr>
                <w:del w:id="216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6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allard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B2487" w14:textId="01F8783B" w:rsidR="00A31EF3" w:rsidRPr="00A31EF3" w:rsidDel="00105E6E" w:rsidRDefault="00A31EF3" w:rsidP="00A31EF3">
            <w:pPr>
              <w:rPr>
                <w:del w:id="216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6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platyrhyncho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53BC3" w14:textId="34290E3B" w:rsidR="00A31EF3" w:rsidRPr="00A31EF3" w:rsidDel="00105E6E" w:rsidRDefault="00A31EF3" w:rsidP="00A31EF3">
            <w:pPr>
              <w:rPr>
                <w:del w:id="217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7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6454</w:delText>
              </w:r>
            </w:del>
          </w:p>
        </w:tc>
      </w:tr>
      <w:tr w:rsidR="005F658C" w:rsidRPr="00A31EF3" w:rsidDel="00105E6E" w14:paraId="020E8A23" w14:textId="77777777" w:rsidTr="005F658C">
        <w:trPr>
          <w:gridAfter w:val="4"/>
          <w:trHeight w:val="300"/>
          <w:del w:id="217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19CA2" w14:textId="5DD3E7FE" w:rsidR="00A31EF3" w:rsidRPr="00A31EF3" w:rsidDel="00105E6E" w:rsidRDefault="00A31EF3" w:rsidP="00A31EF3">
            <w:pPr>
              <w:rPr>
                <w:del w:id="217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7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allard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2F500" w14:textId="2577F27C" w:rsidR="00A31EF3" w:rsidRPr="00A31EF3" w:rsidDel="00105E6E" w:rsidRDefault="00A31EF3" w:rsidP="00A31EF3">
            <w:pPr>
              <w:rPr>
                <w:del w:id="217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7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platyrhyncho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DEE79" w14:textId="059E5884" w:rsidR="00A31EF3" w:rsidRPr="00A31EF3" w:rsidDel="00105E6E" w:rsidRDefault="00A31EF3" w:rsidP="00A31EF3">
            <w:pPr>
              <w:rPr>
                <w:del w:id="217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7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88415</w:delText>
              </w:r>
            </w:del>
          </w:p>
        </w:tc>
      </w:tr>
      <w:tr w:rsidR="005F658C" w:rsidRPr="00A31EF3" w:rsidDel="00105E6E" w14:paraId="02D60223" w14:textId="77777777" w:rsidTr="005F658C">
        <w:trPr>
          <w:gridAfter w:val="4"/>
          <w:trHeight w:val="300"/>
          <w:del w:id="217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F7A09" w14:textId="3FC4DCA7" w:rsidR="00A31EF3" w:rsidRPr="00A31EF3" w:rsidDel="00105E6E" w:rsidRDefault="00A31EF3" w:rsidP="00A31EF3">
            <w:pPr>
              <w:rPr>
                <w:del w:id="218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8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allard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98EEE" w14:textId="7E51BF04" w:rsidR="00A31EF3" w:rsidRPr="00A31EF3" w:rsidDel="00105E6E" w:rsidRDefault="00A31EF3" w:rsidP="00A31EF3">
            <w:pPr>
              <w:rPr>
                <w:del w:id="218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8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nas platyrhyncho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CE3E7" w14:textId="211A002E" w:rsidR="00A31EF3" w:rsidRPr="00A31EF3" w:rsidDel="00105E6E" w:rsidRDefault="00A31EF3" w:rsidP="00A31EF3">
            <w:pPr>
              <w:rPr>
                <w:del w:id="218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8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5170</w:delText>
              </w:r>
            </w:del>
          </w:p>
        </w:tc>
      </w:tr>
      <w:tr w:rsidR="005F658C" w:rsidRPr="00A31EF3" w:rsidDel="00105E6E" w14:paraId="671CACA4" w14:textId="77777777" w:rsidTr="005F658C">
        <w:trPr>
          <w:gridAfter w:val="4"/>
          <w:trHeight w:val="300"/>
          <w:del w:id="218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BD6B7" w14:textId="0B0F2563" w:rsidR="00A31EF3" w:rsidRPr="00A31EF3" w:rsidDel="00105E6E" w:rsidRDefault="00A31EF3" w:rsidP="00A31EF3">
            <w:pPr>
              <w:rPr>
                <w:del w:id="218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8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quacco Her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8EC32" w14:textId="5F19F857" w:rsidR="00A31EF3" w:rsidRPr="00A31EF3" w:rsidDel="00105E6E" w:rsidRDefault="00A31EF3" w:rsidP="00A31EF3">
            <w:pPr>
              <w:rPr>
                <w:del w:id="218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9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rdeola ralloide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9F91A" w14:textId="02591659" w:rsidR="00A31EF3" w:rsidRPr="00A31EF3" w:rsidDel="00105E6E" w:rsidRDefault="00A31EF3" w:rsidP="00A31EF3">
            <w:pPr>
              <w:rPr>
                <w:del w:id="219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9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13700</w:delText>
              </w:r>
            </w:del>
          </w:p>
        </w:tc>
      </w:tr>
      <w:tr w:rsidR="005F658C" w:rsidRPr="00A31EF3" w:rsidDel="00105E6E" w14:paraId="5217FBB2" w14:textId="77777777" w:rsidTr="005F658C">
        <w:trPr>
          <w:gridAfter w:val="4"/>
          <w:trHeight w:val="300"/>
          <w:del w:id="219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37FFD" w14:textId="5821A222" w:rsidR="00A31EF3" w:rsidRPr="00A31EF3" w:rsidDel="00105E6E" w:rsidRDefault="00A31EF3" w:rsidP="00A31EF3">
            <w:pPr>
              <w:rPr>
                <w:del w:id="219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9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quacco Her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1CEB3" w14:textId="1D55C4A0" w:rsidR="00A31EF3" w:rsidRPr="00A31EF3" w:rsidDel="00105E6E" w:rsidRDefault="00A31EF3" w:rsidP="00A31EF3">
            <w:pPr>
              <w:rPr>
                <w:del w:id="219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19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Ardeola ralloide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36EEF" w14:textId="7E64F288" w:rsidR="00A31EF3" w:rsidRPr="00A31EF3" w:rsidDel="00105E6E" w:rsidRDefault="00A31EF3" w:rsidP="00A31EF3">
            <w:pPr>
              <w:rPr>
                <w:del w:id="219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19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13699</w:delText>
              </w:r>
            </w:del>
          </w:p>
        </w:tc>
      </w:tr>
      <w:tr w:rsidR="005F658C" w:rsidRPr="00A31EF3" w:rsidDel="00105E6E" w14:paraId="7D1FB1FA" w14:textId="77777777" w:rsidTr="005F658C">
        <w:trPr>
          <w:gridAfter w:val="4"/>
          <w:trHeight w:val="300"/>
          <w:del w:id="220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C2C44" w14:textId="3BA7DC14" w:rsidR="00A31EF3" w:rsidRPr="00A31EF3" w:rsidDel="00105E6E" w:rsidRDefault="00A31EF3" w:rsidP="00A31EF3">
            <w:pPr>
              <w:rPr>
                <w:del w:id="220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0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Tufted Titmous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AE401" w14:textId="31B3ABD2" w:rsidR="00A31EF3" w:rsidRPr="00A31EF3" w:rsidDel="00105E6E" w:rsidRDefault="00A31EF3" w:rsidP="00A31EF3">
            <w:pPr>
              <w:rPr>
                <w:del w:id="220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0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aeolophus bicolo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9AFC9" w14:textId="54D371BA" w:rsidR="00A31EF3" w:rsidRPr="00A31EF3" w:rsidDel="00105E6E" w:rsidRDefault="00A31EF3" w:rsidP="00A31EF3">
            <w:pPr>
              <w:rPr>
                <w:del w:id="220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0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6414</w:delText>
              </w:r>
            </w:del>
          </w:p>
        </w:tc>
      </w:tr>
      <w:tr w:rsidR="005F658C" w:rsidRPr="00A31EF3" w:rsidDel="00105E6E" w14:paraId="43FBCD9D" w14:textId="77777777" w:rsidTr="005F658C">
        <w:trPr>
          <w:gridAfter w:val="4"/>
          <w:trHeight w:val="300"/>
          <w:del w:id="220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586D8" w14:textId="09300BEA" w:rsidR="00A31EF3" w:rsidRPr="00A31EF3" w:rsidDel="00105E6E" w:rsidRDefault="00A31EF3" w:rsidP="00A31EF3">
            <w:pPr>
              <w:rPr>
                <w:del w:id="220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0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Tufted Titmous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2BE12" w14:textId="1345BADF" w:rsidR="00A31EF3" w:rsidRPr="00A31EF3" w:rsidDel="00105E6E" w:rsidRDefault="00A31EF3" w:rsidP="00A31EF3">
            <w:pPr>
              <w:rPr>
                <w:del w:id="221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1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aeolophus bicolo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29BD1" w14:textId="751EAC97" w:rsidR="00A31EF3" w:rsidRPr="00A31EF3" w:rsidDel="00105E6E" w:rsidRDefault="00A31EF3" w:rsidP="00A31EF3">
            <w:pPr>
              <w:rPr>
                <w:del w:id="221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1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6413</w:delText>
              </w:r>
            </w:del>
          </w:p>
        </w:tc>
      </w:tr>
      <w:tr w:rsidR="005F658C" w:rsidRPr="00A31EF3" w:rsidDel="00105E6E" w14:paraId="2E0BDB60" w14:textId="77777777" w:rsidTr="005F658C">
        <w:trPr>
          <w:gridAfter w:val="4"/>
          <w:trHeight w:val="300"/>
          <w:del w:id="221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23642" w14:textId="2B2EE5DB" w:rsidR="00A31EF3" w:rsidRPr="00A31EF3" w:rsidDel="00105E6E" w:rsidRDefault="00A31EF3" w:rsidP="00A31EF3">
            <w:pPr>
              <w:rPr>
                <w:del w:id="221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1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Tufted Titmous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8591F" w14:textId="4134CB3D" w:rsidR="00A31EF3" w:rsidRPr="00A31EF3" w:rsidDel="00105E6E" w:rsidRDefault="00A31EF3" w:rsidP="00A31EF3">
            <w:pPr>
              <w:rPr>
                <w:del w:id="221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1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aeolophus bicolo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FB741" w14:textId="2165C458" w:rsidR="00A31EF3" w:rsidRPr="00A31EF3" w:rsidDel="00105E6E" w:rsidRDefault="00A31EF3" w:rsidP="00A31EF3">
            <w:pPr>
              <w:rPr>
                <w:del w:id="221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2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95353</w:delText>
              </w:r>
            </w:del>
          </w:p>
        </w:tc>
      </w:tr>
      <w:tr w:rsidR="005F658C" w:rsidRPr="00A31EF3" w:rsidDel="00105E6E" w14:paraId="17EBB577" w14:textId="77777777" w:rsidTr="005F658C">
        <w:trPr>
          <w:gridAfter w:val="4"/>
          <w:trHeight w:val="300"/>
          <w:del w:id="222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A0761" w14:textId="65337B28" w:rsidR="00A31EF3" w:rsidRPr="00A31EF3" w:rsidDel="00105E6E" w:rsidRDefault="00A31EF3" w:rsidP="00A31EF3">
            <w:pPr>
              <w:rPr>
                <w:del w:id="222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2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Tufted Titmous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A120B" w14:textId="0308A07A" w:rsidR="00A31EF3" w:rsidRPr="00A31EF3" w:rsidDel="00105E6E" w:rsidRDefault="00A31EF3" w:rsidP="00A31EF3">
            <w:pPr>
              <w:rPr>
                <w:del w:id="222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2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aeolophus bicolo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308DC" w14:textId="7D010DDB" w:rsidR="00A31EF3" w:rsidRPr="00A31EF3" w:rsidDel="00105E6E" w:rsidRDefault="00A31EF3" w:rsidP="00A31EF3">
            <w:pPr>
              <w:rPr>
                <w:del w:id="222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2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77118</w:delText>
              </w:r>
            </w:del>
          </w:p>
        </w:tc>
      </w:tr>
      <w:tr w:rsidR="005F658C" w:rsidRPr="00A31EF3" w:rsidDel="00105E6E" w14:paraId="489D4390" w14:textId="77777777" w:rsidTr="005F658C">
        <w:trPr>
          <w:gridAfter w:val="4"/>
          <w:trHeight w:val="300"/>
          <w:del w:id="222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0E365" w14:textId="67442375" w:rsidR="00A31EF3" w:rsidRPr="00A31EF3" w:rsidDel="00105E6E" w:rsidRDefault="00A31EF3" w:rsidP="00A31EF3">
            <w:pPr>
              <w:rPr>
                <w:del w:id="222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3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ttle Egret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06A05" w14:textId="3C11390A" w:rsidR="00A31EF3" w:rsidRPr="00A31EF3" w:rsidDel="00105E6E" w:rsidRDefault="00A31EF3" w:rsidP="00A31EF3">
            <w:pPr>
              <w:rPr>
                <w:del w:id="223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3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ubulcus ib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FF5F7" w14:textId="7BC5FFEF" w:rsidR="00A31EF3" w:rsidRPr="00A31EF3" w:rsidDel="00105E6E" w:rsidRDefault="00A31EF3" w:rsidP="00A31EF3">
            <w:pPr>
              <w:rPr>
                <w:del w:id="223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3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299</w:delText>
              </w:r>
            </w:del>
          </w:p>
        </w:tc>
      </w:tr>
      <w:tr w:rsidR="005F658C" w:rsidRPr="00A31EF3" w:rsidDel="00105E6E" w14:paraId="5435C108" w14:textId="77777777" w:rsidTr="005F658C">
        <w:trPr>
          <w:gridAfter w:val="4"/>
          <w:trHeight w:val="300"/>
          <w:del w:id="223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33CC7" w14:textId="54F00017" w:rsidR="00A31EF3" w:rsidRPr="00A31EF3" w:rsidDel="00105E6E" w:rsidRDefault="00A31EF3" w:rsidP="00A31EF3">
            <w:pPr>
              <w:rPr>
                <w:del w:id="223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3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ttle Egret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F6FE5" w14:textId="164044B4" w:rsidR="00A31EF3" w:rsidRPr="00A31EF3" w:rsidDel="00105E6E" w:rsidRDefault="00A31EF3" w:rsidP="00A31EF3">
            <w:pPr>
              <w:rPr>
                <w:del w:id="223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3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ubulcus ib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45040" w14:textId="3A9878C5" w:rsidR="00A31EF3" w:rsidRPr="00A31EF3" w:rsidDel="00105E6E" w:rsidRDefault="00A31EF3" w:rsidP="00A31EF3">
            <w:pPr>
              <w:rPr>
                <w:del w:id="224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4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304</w:delText>
              </w:r>
            </w:del>
          </w:p>
        </w:tc>
      </w:tr>
      <w:tr w:rsidR="005F658C" w:rsidRPr="00A31EF3" w:rsidDel="00105E6E" w14:paraId="2D3B21F4" w14:textId="77777777" w:rsidTr="005F658C">
        <w:trPr>
          <w:gridAfter w:val="4"/>
          <w:trHeight w:val="300"/>
          <w:del w:id="224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0ADF5" w14:textId="5C5C744C" w:rsidR="00A31EF3" w:rsidRPr="00A31EF3" w:rsidDel="00105E6E" w:rsidRDefault="00A31EF3" w:rsidP="00A31EF3">
            <w:pPr>
              <w:rPr>
                <w:del w:id="224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4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ttle Egret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E85DD" w14:textId="61E6809E" w:rsidR="00A31EF3" w:rsidRPr="00A31EF3" w:rsidDel="00105E6E" w:rsidRDefault="00A31EF3" w:rsidP="00A31EF3">
            <w:pPr>
              <w:rPr>
                <w:del w:id="224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4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ubulcus ib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264D8" w14:textId="62E114A6" w:rsidR="00A31EF3" w:rsidRPr="00A31EF3" w:rsidDel="00105E6E" w:rsidRDefault="00A31EF3" w:rsidP="00A31EF3">
            <w:pPr>
              <w:rPr>
                <w:del w:id="224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4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297</w:delText>
              </w:r>
            </w:del>
          </w:p>
        </w:tc>
      </w:tr>
      <w:tr w:rsidR="005F658C" w:rsidRPr="00A31EF3" w:rsidDel="00105E6E" w14:paraId="50926382" w14:textId="77777777" w:rsidTr="005F658C">
        <w:trPr>
          <w:gridAfter w:val="4"/>
          <w:trHeight w:val="300"/>
          <w:del w:id="224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1A28C" w14:textId="4D9A4F32" w:rsidR="00A31EF3" w:rsidRPr="00A31EF3" w:rsidDel="00105E6E" w:rsidRDefault="00A31EF3" w:rsidP="00A31EF3">
            <w:pPr>
              <w:rPr>
                <w:del w:id="225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5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ttle Egret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59452" w14:textId="33DD1C16" w:rsidR="00A31EF3" w:rsidRPr="00A31EF3" w:rsidDel="00105E6E" w:rsidRDefault="00A31EF3" w:rsidP="00A31EF3">
            <w:pPr>
              <w:rPr>
                <w:del w:id="225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5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ubulcus ib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80839" w14:textId="448B598D" w:rsidR="00A31EF3" w:rsidRPr="00A31EF3" w:rsidDel="00105E6E" w:rsidRDefault="00A31EF3" w:rsidP="00A31EF3">
            <w:pPr>
              <w:rPr>
                <w:del w:id="225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5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75719</w:delText>
              </w:r>
            </w:del>
          </w:p>
        </w:tc>
      </w:tr>
      <w:tr w:rsidR="005F658C" w:rsidRPr="00A31EF3" w:rsidDel="00105E6E" w14:paraId="1B005236" w14:textId="77777777" w:rsidTr="005F658C">
        <w:trPr>
          <w:gridAfter w:val="4"/>
          <w:trHeight w:val="300"/>
          <w:del w:id="225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5F576" w14:textId="17E1A8DA" w:rsidR="00A31EF3" w:rsidRPr="00A31EF3" w:rsidDel="00105E6E" w:rsidRDefault="00A31EF3" w:rsidP="00A31EF3">
            <w:pPr>
              <w:rPr>
                <w:del w:id="225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5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ed-tailed Haw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6A5E2" w14:textId="471781A5" w:rsidR="00A31EF3" w:rsidRPr="00A31EF3" w:rsidDel="00105E6E" w:rsidRDefault="00A31EF3" w:rsidP="00A31EF3">
            <w:pPr>
              <w:rPr>
                <w:del w:id="225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6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uteo jamaic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685E1" w14:textId="6BD57799" w:rsidR="00A31EF3" w:rsidRPr="00A31EF3" w:rsidDel="00105E6E" w:rsidRDefault="00A31EF3" w:rsidP="00A31EF3">
            <w:pPr>
              <w:rPr>
                <w:del w:id="226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6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5229</w:delText>
              </w:r>
            </w:del>
          </w:p>
        </w:tc>
      </w:tr>
      <w:tr w:rsidR="005F658C" w:rsidRPr="00A31EF3" w:rsidDel="00105E6E" w14:paraId="765EAF3D" w14:textId="77777777" w:rsidTr="005F658C">
        <w:trPr>
          <w:gridAfter w:val="4"/>
          <w:trHeight w:val="300"/>
          <w:del w:id="226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E8A45" w14:textId="54ED6608" w:rsidR="00A31EF3" w:rsidRPr="00A31EF3" w:rsidDel="00105E6E" w:rsidRDefault="00A31EF3" w:rsidP="00A31EF3">
            <w:pPr>
              <w:rPr>
                <w:del w:id="226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6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ed-tailed Haw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B3169" w14:textId="327011E8" w:rsidR="00A31EF3" w:rsidRPr="00A31EF3" w:rsidDel="00105E6E" w:rsidRDefault="00A31EF3" w:rsidP="00A31EF3">
            <w:pPr>
              <w:rPr>
                <w:del w:id="226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6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uteo jamaic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379C4" w14:textId="106BB252" w:rsidR="00A31EF3" w:rsidRPr="00A31EF3" w:rsidDel="00105E6E" w:rsidRDefault="00A31EF3" w:rsidP="00A31EF3">
            <w:pPr>
              <w:rPr>
                <w:del w:id="226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6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5235</w:delText>
              </w:r>
            </w:del>
          </w:p>
        </w:tc>
      </w:tr>
      <w:tr w:rsidR="005F658C" w:rsidRPr="00A31EF3" w:rsidDel="00105E6E" w14:paraId="2975BE42" w14:textId="77777777" w:rsidTr="005F658C">
        <w:trPr>
          <w:gridAfter w:val="4"/>
          <w:trHeight w:val="300"/>
          <w:del w:id="227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30F7F" w14:textId="61830167" w:rsidR="00A31EF3" w:rsidRPr="00A31EF3" w:rsidDel="00105E6E" w:rsidRDefault="00A31EF3" w:rsidP="00A31EF3">
            <w:pPr>
              <w:rPr>
                <w:del w:id="227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7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ed-tailed Haw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64829" w14:textId="79D9B816" w:rsidR="00A31EF3" w:rsidRPr="00A31EF3" w:rsidDel="00105E6E" w:rsidRDefault="00A31EF3" w:rsidP="00A31EF3">
            <w:pPr>
              <w:rPr>
                <w:del w:id="227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7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uteo jamaic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B429C" w14:textId="307824DF" w:rsidR="00A31EF3" w:rsidRPr="00A31EF3" w:rsidDel="00105E6E" w:rsidRDefault="00A31EF3" w:rsidP="00A31EF3">
            <w:pPr>
              <w:rPr>
                <w:del w:id="227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7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6844</w:delText>
              </w:r>
            </w:del>
          </w:p>
        </w:tc>
      </w:tr>
      <w:tr w:rsidR="005F658C" w:rsidRPr="00A31EF3" w:rsidDel="00105E6E" w14:paraId="2510B0A3" w14:textId="77777777" w:rsidTr="005F658C">
        <w:trPr>
          <w:gridAfter w:val="4"/>
          <w:trHeight w:val="300"/>
          <w:del w:id="227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781AE" w14:textId="72A99B25" w:rsidR="00A31EF3" w:rsidRPr="00A31EF3" w:rsidDel="00105E6E" w:rsidRDefault="00A31EF3" w:rsidP="00A31EF3">
            <w:pPr>
              <w:rPr>
                <w:del w:id="227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7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ed-tailed Haw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6DE22" w14:textId="6FB1D266" w:rsidR="00A31EF3" w:rsidRPr="00A31EF3" w:rsidDel="00105E6E" w:rsidRDefault="00A31EF3" w:rsidP="00A31EF3">
            <w:pPr>
              <w:rPr>
                <w:del w:id="228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8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Buteo jamaic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483BD" w14:textId="13E18BEB" w:rsidR="00A31EF3" w:rsidRPr="00A31EF3" w:rsidDel="00105E6E" w:rsidRDefault="00A31EF3" w:rsidP="00A31EF3">
            <w:pPr>
              <w:rPr>
                <w:del w:id="228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8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8262</w:delText>
              </w:r>
            </w:del>
          </w:p>
        </w:tc>
      </w:tr>
      <w:tr w:rsidR="005F658C" w:rsidRPr="00A31EF3" w:rsidDel="00105E6E" w14:paraId="0C551BB5" w14:textId="77777777" w:rsidTr="005F658C">
        <w:trPr>
          <w:gridAfter w:val="4"/>
          <w:trHeight w:val="300"/>
          <w:del w:id="228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44C32" w14:textId="6CF53C47" w:rsidR="00A31EF3" w:rsidRPr="00A31EF3" w:rsidDel="00105E6E" w:rsidRDefault="00A31EF3" w:rsidP="00A31EF3">
            <w:pPr>
              <w:rPr>
                <w:del w:id="228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8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hort-toed Snake Eagl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BF533" w14:textId="171661E9" w:rsidR="00A31EF3" w:rsidRPr="00A31EF3" w:rsidDel="00105E6E" w:rsidRDefault="00A31EF3" w:rsidP="00A31EF3">
            <w:pPr>
              <w:rPr>
                <w:del w:id="228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8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ircaetus gallic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A99F8" w14:textId="50B6F3B2" w:rsidR="00A31EF3" w:rsidRPr="00A31EF3" w:rsidDel="00105E6E" w:rsidRDefault="00A31EF3" w:rsidP="00A31EF3">
            <w:pPr>
              <w:rPr>
                <w:del w:id="228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9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106719</w:delText>
              </w:r>
            </w:del>
          </w:p>
        </w:tc>
      </w:tr>
      <w:tr w:rsidR="005F658C" w:rsidRPr="00A31EF3" w:rsidDel="00105E6E" w14:paraId="3814B4F6" w14:textId="77777777" w:rsidTr="005F658C">
        <w:trPr>
          <w:gridAfter w:val="4"/>
          <w:trHeight w:val="300"/>
          <w:del w:id="229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1CADD" w14:textId="0D437DB7" w:rsidR="00A31EF3" w:rsidRPr="00A31EF3" w:rsidDel="00105E6E" w:rsidRDefault="00A31EF3" w:rsidP="00A31EF3">
            <w:pPr>
              <w:rPr>
                <w:del w:id="229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9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hort-toed Snake Eagl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0606B" w14:textId="713A9D09" w:rsidR="00A31EF3" w:rsidRPr="00A31EF3" w:rsidDel="00105E6E" w:rsidRDefault="00A31EF3" w:rsidP="00A31EF3">
            <w:pPr>
              <w:rPr>
                <w:del w:id="229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29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ircaetus gallic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FC46E" w14:textId="70A74E04" w:rsidR="00A31EF3" w:rsidRPr="00A31EF3" w:rsidDel="00105E6E" w:rsidRDefault="00A31EF3" w:rsidP="00A31EF3">
            <w:pPr>
              <w:rPr>
                <w:del w:id="229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29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106722</w:delText>
              </w:r>
            </w:del>
          </w:p>
        </w:tc>
      </w:tr>
      <w:tr w:rsidR="005F658C" w:rsidRPr="00A31EF3" w:rsidDel="00105E6E" w14:paraId="0D6F22C7" w14:textId="77777777" w:rsidTr="005F658C">
        <w:trPr>
          <w:gridAfter w:val="4"/>
          <w:trHeight w:val="300"/>
          <w:del w:id="229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24F54" w14:textId="192A068C" w:rsidR="00A31EF3" w:rsidRPr="00A31EF3" w:rsidDel="00105E6E" w:rsidRDefault="00A31EF3" w:rsidP="00A31EF3">
            <w:pPr>
              <w:rPr>
                <w:del w:id="229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0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ock Pige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A4DB1" w14:textId="7C49DC42" w:rsidR="00A31EF3" w:rsidRPr="00A31EF3" w:rsidDel="00105E6E" w:rsidRDefault="00A31EF3" w:rsidP="00A31EF3">
            <w:pPr>
              <w:rPr>
                <w:del w:id="230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0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lumba livi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342AA" w14:textId="3893C10B" w:rsidR="00A31EF3" w:rsidRPr="00A31EF3" w:rsidDel="00105E6E" w:rsidRDefault="00A31EF3" w:rsidP="00A31EF3">
            <w:pPr>
              <w:rPr>
                <w:del w:id="230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0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500181</w:delText>
              </w:r>
            </w:del>
          </w:p>
        </w:tc>
      </w:tr>
      <w:tr w:rsidR="005F658C" w:rsidRPr="00A31EF3" w:rsidDel="00105E6E" w14:paraId="7B95E4DC" w14:textId="77777777" w:rsidTr="005F658C">
        <w:trPr>
          <w:gridAfter w:val="4"/>
          <w:trHeight w:val="300"/>
          <w:del w:id="230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D06F1" w14:textId="175A48F3" w:rsidR="00A31EF3" w:rsidRPr="00A31EF3" w:rsidDel="00105E6E" w:rsidRDefault="00A31EF3" w:rsidP="00A31EF3">
            <w:pPr>
              <w:rPr>
                <w:del w:id="230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0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ock Pige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01C7A" w14:textId="7DAD5D6D" w:rsidR="00A31EF3" w:rsidRPr="00A31EF3" w:rsidDel="00105E6E" w:rsidRDefault="00A31EF3" w:rsidP="00A31EF3">
            <w:pPr>
              <w:rPr>
                <w:del w:id="230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0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lumba livi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12E64" w14:textId="7EE625EA" w:rsidR="00A31EF3" w:rsidRPr="00A31EF3" w:rsidDel="00105E6E" w:rsidRDefault="00A31EF3" w:rsidP="00A31EF3">
            <w:pPr>
              <w:rPr>
                <w:del w:id="231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1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6946</w:delText>
              </w:r>
            </w:del>
          </w:p>
        </w:tc>
      </w:tr>
      <w:tr w:rsidR="005F658C" w:rsidRPr="00A31EF3" w:rsidDel="00105E6E" w14:paraId="4079D172" w14:textId="77777777" w:rsidTr="005F658C">
        <w:trPr>
          <w:gridAfter w:val="4"/>
          <w:trHeight w:val="300"/>
          <w:del w:id="231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6CE6E" w14:textId="455A2043" w:rsidR="00A31EF3" w:rsidRPr="00A31EF3" w:rsidDel="00105E6E" w:rsidRDefault="00A31EF3" w:rsidP="00A31EF3">
            <w:pPr>
              <w:rPr>
                <w:del w:id="231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1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ock Pige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9F46D" w14:textId="2D947485" w:rsidR="00A31EF3" w:rsidRPr="00A31EF3" w:rsidDel="00105E6E" w:rsidRDefault="00A31EF3" w:rsidP="00A31EF3">
            <w:pPr>
              <w:rPr>
                <w:del w:id="231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1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lumba livi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2E8B7" w14:textId="3346E56A" w:rsidR="00A31EF3" w:rsidRPr="00A31EF3" w:rsidDel="00105E6E" w:rsidRDefault="00A31EF3" w:rsidP="00A31EF3">
            <w:pPr>
              <w:rPr>
                <w:del w:id="231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1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8226</w:delText>
              </w:r>
            </w:del>
          </w:p>
        </w:tc>
      </w:tr>
      <w:tr w:rsidR="005F658C" w:rsidRPr="00A31EF3" w:rsidDel="00105E6E" w14:paraId="1C64D044" w14:textId="77777777" w:rsidTr="005F658C">
        <w:trPr>
          <w:gridAfter w:val="4"/>
          <w:trHeight w:val="300"/>
          <w:del w:id="231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3B8C4" w14:textId="29F4461F" w:rsidR="00A31EF3" w:rsidRPr="00A31EF3" w:rsidDel="00105E6E" w:rsidRDefault="00A31EF3" w:rsidP="00A31EF3">
            <w:pPr>
              <w:rPr>
                <w:del w:id="232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2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ock Pige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3D660" w14:textId="1B32E623" w:rsidR="00A31EF3" w:rsidRPr="00A31EF3" w:rsidDel="00105E6E" w:rsidRDefault="00A31EF3" w:rsidP="00A31EF3">
            <w:pPr>
              <w:rPr>
                <w:del w:id="232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2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lumba livi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3E9F0" w14:textId="0AB37C26" w:rsidR="00A31EF3" w:rsidRPr="00A31EF3" w:rsidDel="00105E6E" w:rsidRDefault="00A31EF3" w:rsidP="00A31EF3">
            <w:pPr>
              <w:rPr>
                <w:del w:id="232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2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5102</w:delText>
              </w:r>
            </w:del>
          </w:p>
        </w:tc>
      </w:tr>
      <w:tr w:rsidR="005F658C" w:rsidRPr="00A31EF3" w:rsidDel="00105E6E" w14:paraId="62968FFA" w14:textId="77777777" w:rsidTr="005F658C">
        <w:trPr>
          <w:gridAfter w:val="4"/>
          <w:trHeight w:val="300"/>
          <w:del w:id="232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C5258" w14:textId="191D0A41" w:rsidR="00A31EF3" w:rsidRPr="00A31EF3" w:rsidDel="00105E6E" w:rsidRDefault="00A31EF3" w:rsidP="00A31EF3">
            <w:pPr>
              <w:rPr>
                <w:del w:id="232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2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Pied C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FE831" w14:textId="0A1F199D" w:rsidR="00A31EF3" w:rsidRPr="00A31EF3" w:rsidDel="00105E6E" w:rsidRDefault="00A31EF3" w:rsidP="00A31EF3">
            <w:pPr>
              <w:rPr>
                <w:del w:id="232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3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alb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B5AB1" w14:textId="66263FC6" w:rsidR="00A31EF3" w:rsidRPr="00A31EF3" w:rsidDel="00105E6E" w:rsidRDefault="00A31EF3" w:rsidP="00A31EF3">
            <w:pPr>
              <w:rPr>
                <w:del w:id="233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3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5648</w:delText>
              </w:r>
            </w:del>
          </w:p>
        </w:tc>
      </w:tr>
      <w:tr w:rsidR="005F658C" w:rsidRPr="00A31EF3" w:rsidDel="00105E6E" w14:paraId="451E4A67" w14:textId="77777777" w:rsidTr="005F658C">
        <w:trPr>
          <w:gridAfter w:val="4"/>
          <w:trHeight w:val="300"/>
          <w:del w:id="233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84DE0" w14:textId="3E96D4B1" w:rsidR="00A31EF3" w:rsidRPr="00A31EF3" w:rsidDel="00105E6E" w:rsidRDefault="00A31EF3" w:rsidP="00A31EF3">
            <w:pPr>
              <w:rPr>
                <w:del w:id="233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3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C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037EE" w14:textId="3B6A5694" w:rsidR="00A31EF3" w:rsidRPr="00A31EF3" w:rsidDel="00105E6E" w:rsidRDefault="00A31EF3" w:rsidP="00A31EF3">
            <w:pPr>
              <w:rPr>
                <w:del w:id="233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3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brachyrhyncho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E9015" w14:textId="79884228" w:rsidR="00A31EF3" w:rsidRPr="00A31EF3" w:rsidDel="00105E6E" w:rsidRDefault="00A31EF3" w:rsidP="00A31EF3">
            <w:pPr>
              <w:rPr>
                <w:del w:id="233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3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41516</w:delText>
              </w:r>
            </w:del>
          </w:p>
        </w:tc>
      </w:tr>
      <w:tr w:rsidR="005F658C" w:rsidRPr="00A31EF3" w:rsidDel="00105E6E" w14:paraId="3619306E" w14:textId="77777777" w:rsidTr="005F658C">
        <w:trPr>
          <w:gridAfter w:val="4"/>
          <w:trHeight w:val="300"/>
          <w:del w:id="234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200D7" w14:textId="37424660" w:rsidR="00A31EF3" w:rsidRPr="00A31EF3" w:rsidDel="00105E6E" w:rsidRDefault="00A31EF3" w:rsidP="00A31EF3">
            <w:pPr>
              <w:rPr>
                <w:del w:id="234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4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C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70D99" w14:textId="0492AC25" w:rsidR="00A31EF3" w:rsidRPr="00A31EF3" w:rsidDel="00105E6E" w:rsidRDefault="00A31EF3" w:rsidP="00A31EF3">
            <w:pPr>
              <w:rPr>
                <w:del w:id="234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4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brachyrhyncho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18A17" w14:textId="09E2B4B4" w:rsidR="00A31EF3" w:rsidRPr="00A31EF3" w:rsidDel="00105E6E" w:rsidRDefault="00A31EF3" w:rsidP="00A31EF3">
            <w:pPr>
              <w:rPr>
                <w:del w:id="234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4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7427</w:delText>
              </w:r>
            </w:del>
          </w:p>
        </w:tc>
      </w:tr>
      <w:tr w:rsidR="005F658C" w:rsidRPr="00A31EF3" w:rsidDel="00105E6E" w14:paraId="7F63ABB9" w14:textId="77777777" w:rsidTr="005F658C">
        <w:trPr>
          <w:gridAfter w:val="4"/>
          <w:trHeight w:val="300"/>
          <w:del w:id="234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17992" w14:textId="48597976" w:rsidR="00A31EF3" w:rsidRPr="00A31EF3" w:rsidDel="00105E6E" w:rsidRDefault="00A31EF3" w:rsidP="00A31EF3">
            <w:pPr>
              <w:rPr>
                <w:del w:id="234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4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C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19EDF" w14:textId="2B95795D" w:rsidR="00A31EF3" w:rsidRPr="00A31EF3" w:rsidDel="00105E6E" w:rsidRDefault="00A31EF3" w:rsidP="00A31EF3">
            <w:pPr>
              <w:rPr>
                <w:del w:id="235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5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brachyrhyncho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899C4" w14:textId="205DA1EE" w:rsidR="00A31EF3" w:rsidRPr="00A31EF3" w:rsidDel="00105E6E" w:rsidRDefault="00A31EF3" w:rsidP="00A31EF3">
            <w:pPr>
              <w:rPr>
                <w:del w:id="235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5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28922</w:delText>
              </w:r>
            </w:del>
          </w:p>
        </w:tc>
      </w:tr>
      <w:tr w:rsidR="005F658C" w:rsidRPr="00A31EF3" w:rsidDel="00105E6E" w14:paraId="2DBFC827" w14:textId="77777777" w:rsidTr="005F658C">
        <w:trPr>
          <w:gridAfter w:val="4"/>
          <w:trHeight w:val="300"/>
          <w:del w:id="235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5551D" w14:textId="5332EC60" w:rsidR="00A31EF3" w:rsidRPr="00A31EF3" w:rsidDel="00105E6E" w:rsidRDefault="00A31EF3" w:rsidP="00A31EF3">
            <w:pPr>
              <w:rPr>
                <w:del w:id="235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5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C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F335F" w14:textId="63A2F710" w:rsidR="00A31EF3" w:rsidRPr="00A31EF3" w:rsidDel="00105E6E" w:rsidRDefault="00A31EF3" w:rsidP="00A31EF3">
            <w:pPr>
              <w:rPr>
                <w:del w:id="235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5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brachyrhyncho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2847A" w14:textId="7DED18FE" w:rsidR="00A31EF3" w:rsidRPr="00A31EF3" w:rsidDel="00105E6E" w:rsidRDefault="00A31EF3" w:rsidP="00A31EF3">
            <w:pPr>
              <w:rPr>
                <w:del w:id="235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6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28924</w:delText>
              </w:r>
            </w:del>
          </w:p>
        </w:tc>
      </w:tr>
      <w:tr w:rsidR="005F658C" w:rsidRPr="00A31EF3" w:rsidDel="00105E6E" w14:paraId="316E4208" w14:textId="77777777" w:rsidTr="005F658C">
        <w:trPr>
          <w:gridAfter w:val="4"/>
          <w:trHeight w:val="300"/>
          <w:del w:id="236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236D7" w14:textId="64F12AC9" w:rsidR="00A31EF3" w:rsidRPr="00A31EF3" w:rsidDel="00105E6E" w:rsidRDefault="00A31EF3" w:rsidP="00A31EF3">
            <w:pPr>
              <w:rPr>
                <w:del w:id="236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6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ommon Rave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E9B0A" w14:textId="13035ADB" w:rsidR="00A31EF3" w:rsidRPr="00A31EF3" w:rsidDel="00105E6E" w:rsidRDefault="00A31EF3" w:rsidP="00A31EF3">
            <w:pPr>
              <w:rPr>
                <w:del w:id="236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6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corax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EACAC" w14:textId="02C14460" w:rsidR="00A31EF3" w:rsidRPr="00A31EF3" w:rsidDel="00105E6E" w:rsidRDefault="00A31EF3" w:rsidP="00A31EF3">
            <w:pPr>
              <w:rPr>
                <w:del w:id="236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6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90650</w:delText>
              </w:r>
            </w:del>
          </w:p>
        </w:tc>
      </w:tr>
      <w:tr w:rsidR="005F658C" w:rsidRPr="00A31EF3" w:rsidDel="00105E6E" w14:paraId="6DE7F9C8" w14:textId="77777777" w:rsidTr="005F658C">
        <w:trPr>
          <w:gridAfter w:val="4"/>
          <w:trHeight w:val="300"/>
          <w:del w:id="236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652C2" w14:textId="0ED7087C" w:rsidR="00A31EF3" w:rsidRPr="00A31EF3" w:rsidDel="00105E6E" w:rsidRDefault="00A31EF3" w:rsidP="00A31EF3">
            <w:pPr>
              <w:rPr>
                <w:del w:id="236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7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ommon Rave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19951" w14:textId="6A6D31DE" w:rsidR="00A31EF3" w:rsidRPr="00A31EF3" w:rsidDel="00105E6E" w:rsidRDefault="00A31EF3" w:rsidP="00A31EF3">
            <w:pPr>
              <w:rPr>
                <w:del w:id="237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7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corax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3A526" w14:textId="7A1F1405" w:rsidR="00A31EF3" w:rsidRPr="00A31EF3" w:rsidDel="00105E6E" w:rsidRDefault="00A31EF3" w:rsidP="00A31EF3">
            <w:pPr>
              <w:rPr>
                <w:del w:id="237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7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65062</w:delText>
              </w:r>
            </w:del>
          </w:p>
        </w:tc>
      </w:tr>
      <w:tr w:rsidR="005F658C" w:rsidRPr="00A31EF3" w:rsidDel="00105E6E" w14:paraId="7766556E" w14:textId="77777777" w:rsidTr="005F658C">
        <w:trPr>
          <w:gridAfter w:val="4"/>
          <w:trHeight w:val="300"/>
          <w:del w:id="237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DB496" w14:textId="3A0781F1" w:rsidR="00A31EF3" w:rsidRPr="00A31EF3" w:rsidDel="00105E6E" w:rsidRDefault="00A31EF3" w:rsidP="00A31EF3">
            <w:pPr>
              <w:rPr>
                <w:del w:id="237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7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ommon Rave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59412" w14:textId="4D10DA9C" w:rsidR="00A31EF3" w:rsidRPr="00A31EF3" w:rsidDel="00105E6E" w:rsidRDefault="00A31EF3" w:rsidP="00A31EF3">
            <w:pPr>
              <w:rPr>
                <w:del w:id="237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7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corax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E2525" w14:textId="1A9F6745" w:rsidR="00A31EF3" w:rsidRPr="00A31EF3" w:rsidDel="00105E6E" w:rsidRDefault="00A31EF3" w:rsidP="00A31EF3">
            <w:pPr>
              <w:rPr>
                <w:del w:id="238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8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65345</w:delText>
              </w:r>
            </w:del>
          </w:p>
        </w:tc>
      </w:tr>
      <w:tr w:rsidR="005F658C" w:rsidRPr="00A31EF3" w:rsidDel="00105E6E" w14:paraId="2BE84CD5" w14:textId="77777777" w:rsidTr="005F658C">
        <w:trPr>
          <w:gridAfter w:val="4"/>
          <w:trHeight w:val="300"/>
          <w:del w:id="238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39B1E" w14:textId="4D998262" w:rsidR="00A31EF3" w:rsidRPr="00A31EF3" w:rsidDel="00105E6E" w:rsidRDefault="00A31EF3" w:rsidP="00A31EF3">
            <w:pPr>
              <w:rPr>
                <w:del w:id="238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8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ommon Rave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2D080" w14:textId="152BC40B" w:rsidR="00A31EF3" w:rsidRPr="00A31EF3" w:rsidDel="00105E6E" w:rsidRDefault="00A31EF3" w:rsidP="00A31EF3">
            <w:pPr>
              <w:rPr>
                <w:del w:id="238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8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corax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5890D" w14:textId="4B0C96B0" w:rsidR="00A31EF3" w:rsidRPr="00A31EF3" w:rsidDel="00105E6E" w:rsidRDefault="00A31EF3" w:rsidP="00A31EF3">
            <w:pPr>
              <w:rPr>
                <w:del w:id="238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8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88640</w:delText>
              </w:r>
            </w:del>
          </w:p>
        </w:tc>
      </w:tr>
      <w:tr w:rsidR="005F658C" w:rsidRPr="00A31EF3" w:rsidDel="00105E6E" w14:paraId="09D84234" w14:textId="77777777" w:rsidTr="005F658C">
        <w:trPr>
          <w:gridAfter w:val="4"/>
          <w:trHeight w:val="300"/>
          <w:del w:id="238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E02A3" w14:textId="6D3DD66D" w:rsidR="00A31EF3" w:rsidRPr="00A31EF3" w:rsidDel="00105E6E" w:rsidRDefault="00A31EF3" w:rsidP="00A31EF3">
            <w:pPr>
              <w:rPr>
                <w:del w:id="239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9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rrion C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803C0" w14:textId="78580FE7" w:rsidR="00A31EF3" w:rsidRPr="00A31EF3" w:rsidDel="00105E6E" w:rsidRDefault="00A31EF3" w:rsidP="00A31EF3">
            <w:pPr>
              <w:rPr>
                <w:del w:id="239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39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corone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4C31A" w14:textId="6566F7F1" w:rsidR="00A31EF3" w:rsidRPr="00A31EF3" w:rsidDel="00105E6E" w:rsidRDefault="00A31EF3" w:rsidP="00A31EF3">
            <w:pPr>
              <w:rPr>
                <w:del w:id="239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9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5644</w:delText>
              </w:r>
            </w:del>
          </w:p>
        </w:tc>
      </w:tr>
      <w:tr w:rsidR="005F658C" w:rsidRPr="00A31EF3" w:rsidDel="00105E6E" w14:paraId="4870688E" w14:textId="77777777" w:rsidTr="005F658C">
        <w:trPr>
          <w:gridAfter w:val="4"/>
          <w:trHeight w:val="300"/>
          <w:del w:id="239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337EA" w14:textId="301DC5D3" w:rsidR="00A31EF3" w:rsidRPr="00A31EF3" w:rsidDel="00105E6E" w:rsidRDefault="00A31EF3" w:rsidP="00A31EF3">
            <w:pPr>
              <w:rPr>
                <w:del w:id="239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39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rrion C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4EA32" w14:textId="013AEEF9" w:rsidR="00A31EF3" w:rsidRPr="00A31EF3" w:rsidDel="00105E6E" w:rsidRDefault="00A31EF3" w:rsidP="00A31EF3">
            <w:pPr>
              <w:rPr>
                <w:del w:id="239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0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corone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94002" w14:textId="4CEE663A" w:rsidR="00A31EF3" w:rsidRPr="00A31EF3" w:rsidDel="00105E6E" w:rsidRDefault="00A31EF3" w:rsidP="00A31EF3">
            <w:pPr>
              <w:rPr>
                <w:del w:id="240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0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5643</w:delText>
              </w:r>
            </w:del>
          </w:p>
        </w:tc>
      </w:tr>
      <w:tr w:rsidR="005F658C" w:rsidRPr="00A31EF3" w:rsidDel="00105E6E" w14:paraId="1B67FB1C" w14:textId="77777777" w:rsidTr="005F658C">
        <w:trPr>
          <w:gridAfter w:val="4"/>
          <w:trHeight w:val="300"/>
          <w:del w:id="240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C6C99" w14:textId="2711FEBF" w:rsidR="00A31EF3" w:rsidRPr="00A31EF3" w:rsidDel="00105E6E" w:rsidRDefault="00A31EF3" w:rsidP="00A31EF3">
            <w:pPr>
              <w:rPr>
                <w:del w:id="240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0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oo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F0F43" w14:textId="7866BC3A" w:rsidR="00A31EF3" w:rsidRPr="00A31EF3" w:rsidDel="00105E6E" w:rsidRDefault="00A31EF3" w:rsidP="00A31EF3">
            <w:pPr>
              <w:rPr>
                <w:del w:id="240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0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frugileg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94379" w14:textId="184FEAEB" w:rsidR="00A31EF3" w:rsidRPr="00A31EF3" w:rsidDel="00105E6E" w:rsidRDefault="00A31EF3" w:rsidP="00A31EF3">
            <w:pPr>
              <w:rPr>
                <w:del w:id="240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0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5631</w:delText>
              </w:r>
            </w:del>
          </w:p>
        </w:tc>
      </w:tr>
      <w:tr w:rsidR="005F658C" w:rsidRPr="00A31EF3" w:rsidDel="00105E6E" w14:paraId="7F192DBF" w14:textId="77777777" w:rsidTr="005F658C">
        <w:trPr>
          <w:gridAfter w:val="4"/>
          <w:trHeight w:val="300"/>
          <w:del w:id="241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22CC0" w14:textId="467B7F5D" w:rsidR="00A31EF3" w:rsidRPr="00A31EF3" w:rsidDel="00105E6E" w:rsidRDefault="00A31EF3" w:rsidP="00A31EF3">
            <w:pPr>
              <w:rPr>
                <w:del w:id="241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1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Roo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B7A2D" w14:textId="0AD1F013" w:rsidR="00A31EF3" w:rsidRPr="00A31EF3" w:rsidDel="00105E6E" w:rsidRDefault="00A31EF3" w:rsidP="00A31EF3">
            <w:pPr>
              <w:rPr>
                <w:del w:id="241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1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frugileg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ABB34" w14:textId="32F3C1D9" w:rsidR="00A31EF3" w:rsidRPr="00A31EF3" w:rsidDel="00105E6E" w:rsidRDefault="00A31EF3" w:rsidP="00A31EF3">
            <w:pPr>
              <w:rPr>
                <w:del w:id="241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1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5630</w:delText>
              </w:r>
            </w:del>
          </w:p>
        </w:tc>
      </w:tr>
      <w:tr w:rsidR="005F658C" w:rsidRPr="00A31EF3" w:rsidDel="00105E6E" w14:paraId="03FCEAA8" w14:textId="77777777" w:rsidTr="005F658C">
        <w:trPr>
          <w:gridAfter w:val="4"/>
          <w:trHeight w:val="300"/>
          <w:del w:id="241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68331" w14:textId="2CBA440E" w:rsidR="00A31EF3" w:rsidRPr="00A31EF3" w:rsidDel="00105E6E" w:rsidRDefault="00A31EF3" w:rsidP="00A31EF3">
            <w:pPr>
              <w:rPr>
                <w:del w:id="241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1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Jackda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3BF46" w14:textId="00D1904D" w:rsidR="00A31EF3" w:rsidRPr="00A31EF3" w:rsidDel="00105E6E" w:rsidRDefault="00A31EF3" w:rsidP="00A31EF3">
            <w:pPr>
              <w:rPr>
                <w:del w:id="242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2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monedul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DBD6B" w14:textId="02998AD4" w:rsidR="00A31EF3" w:rsidRPr="00A31EF3" w:rsidDel="00105E6E" w:rsidRDefault="00A31EF3" w:rsidP="00A31EF3">
            <w:pPr>
              <w:rPr>
                <w:del w:id="242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2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5626</w:delText>
              </w:r>
            </w:del>
          </w:p>
        </w:tc>
      </w:tr>
      <w:tr w:rsidR="005F658C" w:rsidRPr="00A31EF3" w:rsidDel="00105E6E" w14:paraId="18C2E2A9" w14:textId="77777777" w:rsidTr="005F658C">
        <w:trPr>
          <w:gridAfter w:val="4"/>
          <w:trHeight w:val="300"/>
          <w:del w:id="242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91D76" w14:textId="71FF147D" w:rsidR="00A31EF3" w:rsidRPr="00A31EF3" w:rsidDel="00105E6E" w:rsidRDefault="00A31EF3" w:rsidP="00A31EF3">
            <w:pPr>
              <w:rPr>
                <w:del w:id="242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2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Jackda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BEF78" w14:textId="61C204EE" w:rsidR="00A31EF3" w:rsidRPr="00A31EF3" w:rsidDel="00105E6E" w:rsidRDefault="00A31EF3" w:rsidP="00A31EF3">
            <w:pPr>
              <w:rPr>
                <w:del w:id="242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2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monedul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E7987" w14:textId="6B4412AC" w:rsidR="00A31EF3" w:rsidRPr="00A31EF3" w:rsidDel="00105E6E" w:rsidRDefault="00A31EF3" w:rsidP="00A31EF3">
            <w:pPr>
              <w:rPr>
                <w:del w:id="242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3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5625</w:delText>
              </w:r>
            </w:del>
          </w:p>
        </w:tc>
      </w:tr>
      <w:tr w:rsidR="005F658C" w:rsidRPr="00A31EF3" w:rsidDel="00105E6E" w14:paraId="077E26A5" w14:textId="77777777" w:rsidTr="005F658C">
        <w:trPr>
          <w:gridAfter w:val="4"/>
          <w:trHeight w:val="300"/>
          <w:del w:id="243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2CF78" w14:textId="1FC7F3FF" w:rsidR="00A31EF3" w:rsidRPr="00A31EF3" w:rsidDel="00105E6E" w:rsidRDefault="00A31EF3" w:rsidP="00A31EF3">
            <w:pPr>
              <w:rPr>
                <w:del w:id="243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3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New Caledonian C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E1ED6" w14:textId="54E84438" w:rsidR="00A31EF3" w:rsidRPr="00A31EF3" w:rsidDel="00105E6E" w:rsidRDefault="00A31EF3" w:rsidP="00A31EF3">
            <w:pPr>
              <w:rPr>
                <w:del w:id="243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3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Corvus monoduloide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1D554" w14:textId="6D8DF63A" w:rsidR="00A31EF3" w:rsidRPr="00A31EF3" w:rsidDel="00105E6E" w:rsidRDefault="00A31EF3" w:rsidP="00A31EF3">
            <w:pPr>
              <w:rPr>
                <w:del w:id="243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3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kin</w:delText>
              </w:r>
            </w:del>
          </w:p>
        </w:tc>
      </w:tr>
      <w:tr w:rsidR="005F658C" w:rsidRPr="00A31EF3" w:rsidDel="00105E6E" w14:paraId="0D9D32BB" w14:textId="77777777" w:rsidTr="005F658C">
        <w:trPr>
          <w:gridAfter w:val="4"/>
          <w:trHeight w:val="300"/>
          <w:del w:id="243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8CA65" w14:textId="61FD998A" w:rsidR="00A31EF3" w:rsidRPr="00A31EF3" w:rsidDel="00105E6E" w:rsidRDefault="00A31EF3" w:rsidP="00A31EF3">
            <w:pPr>
              <w:rPr>
                <w:del w:id="243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4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Kestrel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965A6" w14:textId="58F83DDD" w:rsidR="00A31EF3" w:rsidRPr="00A31EF3" w:rsidDel="00105E6E" w:rsidRDefault="00A31EF3" w:rsidP="00A31EF3">
            <w:pPr>
              <w:rPr>
                <w:del w:id="244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4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Falco sparveri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D6CCB" w14:textId="466A355B" w:rsidR="00A31EF3" w:rsidRPr="00A31EF3" w:rsidDel="00105E6E" w:rsidRDefault="00A31EF3" w:rsidP="00A31EF3">
            <w:pPr>
              <w:rPr>
                <w:del w:id="244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4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28820</w:delText>
              </w:r>
            </w:del>
          </w:p>
        </w:tc>
      </w:tr>
      <w:tr w:rsidR="005F658C" w:rsidRPr="00A31EF3" w:rsidDel="00105E6E" w14:paraId="62AFD88B" w14:textId="77777777" w:rsidTr="005F658C">
        <w:trPr>
          <w:gridAfter w:val="4"/>
          <w:trHeight w:val="300"/>
          <w:del w:id="244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01786" w14:textId="1EC0DD7B" w:rsidR="00A31EF3" w:rsidRPr="00A31EF3" w:rsidDel="00105E6E" w:rsidRDefault="00A31EF3" w:rsidP="00A31EF3">
            <w:pPr>
              <w:rPr>
                <w:del w:id="244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4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Kestrel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31FC9" w14:textId="67FD780B" w:rsidR="00A31EF3" w:rsidRPr="00A31EF3" w:rsidDel="00105E6E" w:rsidRDefault="00A31EF3" w:rsidP="00A31EF3">
            <w:pPr>
              <w:rPr>
                <w:del w:id="244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4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Falco sparveri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72D07" w14:textId="01F33F54" w:rsidR="00A31EF3" w:rsidRPr="00A31EF3" w:rsidDel="00105E6E" w:rsidRDefault="00A31EF3" w:rsidP="00A31EF3">
            <w:pPr>
              <w:rPr>
                <w:del w:id="245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5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75306</w:delText>
              </w:r>
            </w:del>
          </w:p>
        </w:tc>
      </w:tr>
      <w:tr w:rsidR="005F658C" w:rsidRPr="00A31EF3" w:rsidDel="00105E6E" w14:paraId="0F133792" w14:textId="77777777" w:rsidTr="005F658C">
        <w:trPr>
          <w:gridAfter w:val="4"/>
          <w:trHeight w:val="300"/>
          <w:del w:id="245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21241" w14:textId="4FE93E47" w:rsidR="00A31EF3" w:rsidRPr="00A31EF3" w:rsidDel="00105E6E" w:rsidRDefault="00A31EF3" w:rsidP="00A31EF3">
            <w:pPr>
              <w:rPr>
                <w:del w:id="245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5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Kestrel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33EBF" w14:textId="420714B7" w:rsidR="00A31EF3" w:rsidRPr="00A31EF3" w:rsidDel="00105E6E" w:rsidRDefault="00A31EF3" w:rsidP="00A31EF3">
            <w:pPr>
              <w:rPr>
                <w:del w:id="245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5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Falco sparveri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B1E66" w14:textId="24B2920A" w:rsidR="00A31EF3" w:rsidRPr="00A31EF3" w:rsidDel="00105E6E" w:rsidRDefault="00A31EF3" w:rsidP="00A31EF3">
            <w:pPr>
              <w:rPr>
                <w:del w:id="245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5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79056</w:delText>
              </w:r>
            </w:del>
          </w:p>
        </w:tc>
      </w:tr>
      <w:tr w:rsidR="005F658C" w:rsidRPr="00A31EF3" w:rsidDel="00105E6E" w14:paraId="6F47A52B" w14:textId="77777777" w:rsidTr="005F658C">
        <w:trPr>
          <w:gridAfter w:val="4"/>
          <w:trHeight w:val="300"/>
          <w:del w:id="245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9B5CC" w14:textId="21A44BFF" w:rsidR="00A31EF3" w:rsidRPr="00A31EF3" w:rsidDel="00105E6E" w:rsidRDefault="00A31EF3" w:rsidP="00A31EF3">
            <w:pPr>
              <w:rPr>
                <w:del w:id="246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6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Kestrel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045FA" w14:textId="37044416" w:rsidR="00A31EF3" w:rsidRPr="00A31EF3" w:rsidDel="00105E6E" w:rsidRDefault="00A31EF3" w:rsidP="00A31EF3">
            <w:pPr>
              <w:rPr>
                <w:del w:id="246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6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Falco sparveri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94CC2" w14:textId="39B4E0A7" w:rsidR="00A31EF3" w:rsidRPr="00A31EF3" w:rsidDel="00105E6E" w:rsidRDefault="00A31EF3" w:rsidP="00A31EF3">
            <w:pPr>
              <w:rPr>
                <w:del w:id="246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6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68640</w:delText>
              </w:r>
            </w:del>
          </w:p>
        </w:tc>
      </w:tr>
      <w:tr w:rsidR="005F658C" w:rsidRPr="00A31EF3" w:rsidDel="00105E6E" w14:paraId="2A984740" w14:textId="77777777" w:rsidTr="005F658C">
        <w:trPr>
          <w:gridAfter w:val="4"/>
          <w:trHeight w:val="300"/>
          <w:del w:id="246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59812" w14:textId="0B987A2A" w:rsidR="00A31EF3" w:rsidRPr="00A31EF3" w:rsidDel="00105E6E" w:rsidRDefault="00A31EF3" w:rsidP="00A31EF3">
            <w:pPr>
              <w:rPr>
                <w:del w:id="246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6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Kestrel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7C355" w14:textId="73936736" w:rsidR="00A31EF3" w:rsidRPr="00A31EF3" w:rsidDel="00105E6E" w:rsidRDefault="00A31EF3" w:rsidP="00A31EF3">
            <w:pPr>
              <w:rPr>
                <w:del w:id="246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7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Falco sparveri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D50B9" w14:textId="78EB672B" w:rsidR="00A31EF3" w:rsidRPr="00A31EF3" w:rsidDel="00105E6E" w:rsidRDefault="00A31EF3" w:rsidP="00A31EF3">
            <w:pPr>
              <w:rPr>
                <w:del w:id="247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7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6589</w:delText>
              </w:r>
            </w:del>
          </w:p>
        </w:tc>
      </w:tr>
      <w:tr w:rsidR="005F658C" w:rsidRPr="00A31EF3" w:rsidDel="00105E6E" w14:paraId="2EF239FE" w14:textId="77777777" w:rsidTr="005F658C">
        <w:trPr>
          <w:gridAfter w:val="4"/>
          <w:trHeight w:val="300"/>
          <w:del w:id="247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676A8" w14:textId="67886BEB" w:rsidR="00A31EF3" w:rsidRPr="00A31EF3" w:rsidDel="00105E6E" w:rsidRDefault="00A31EF3" w:rsidP="00A31EF3">
            <w:pPr>
              <w:rPr>
                <w:del w:id="247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7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Kestrel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2E1BA" w14:textId="77A0F29B" w:rsidR="00A31EF3" w:rsidRPr="00A31EF3" w:rsidDel="00105E6E" w:rsidRDefault="00A31EF3" w:rsidP="00A31EF3">
            <w:pPr>
              <w:rPr>
                <w:del w:id="247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7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Falco sparveri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A561D" w14:textId="74881526" w:rsidR="00A31EF3" w:rsidRPr="00A31EF3" w:rsidDel="00105E6E" w:rsidRDefault="00A31EF3" w:rsidP="00A31EF3">
            <w:pPr>
              <w:rPr>
                <w:del w:id="247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7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5677</w:delText>
              </w:r>
            </w:del>
          </w:p>
        </w:tc>
      </w:tr>
      <w:tr w:rsidR="005F658C" w:rsidRPr="00A31EF3" w:rsidDel="00105E6E" w14:paraId="1DA793A7" w14:textId="77777777" w:rsidTr="005F658C">
        <w:trPr>
          <w:gridAfter w:val="4"/>
          <w:trHeight w:val="300"/>
          <w:del w:id="248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1C371" w14:textId="560DE2F5" w:rsidR="00A31EF3" w:rsidRPr="00A31EF3" w:rsidDel="00105E6E" w:rsidRDefault="00A31EF3" w:rsidP="00A31EF3">
            <w:pPr>
              <w:rPr>
                <w:del w:id="248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8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Dark-eyed Junco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38C43" w14:textId="4A1D664D" w:rsidR="00A31EF3" w:rsidRPr="00A31EF3" w:rsidDel="00105E6E" w:rsidRDefault="00A31EF3" w:rsidP="00A31EF3">
            <w:pPr>
              <w:rPr>
                <w:del w:id="248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8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Junco hyemal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8A163" w14:textId="64EA617A" w:rsidR="00A31EF3" w:rsidRPr="00A31EF3" w:rsidDel="00105E6E" w:rsidRDefault="00A31EF3" w:rsidP="00A31EF3">
            <w:pPr>
              <w:rPr>
                <w:del w:id="248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8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67381</w:delText>
              </w:r>
            </w:del>
          </w:p>
        </w:tc>
      </w:tr>
      <w:tr w:rsidR="005F658C" w:rsidRPr="00A31EF3" w:rsidDel="00105E6E" w14:paraId="40D820FE" w14:textId="77777777" w:rsidTr="005F658C">
        <w:trPr>
          <w:gridAfter w:val="4"/>
          <w:trHeight w:val="300"/>
          <w:del w:id="248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B65ED" w14:textId="3A284D06" w:rsidR="00A31EF3" w:rsidRPr="00A31EF3" w:rsidDel="00105E6E" w:rsidRDefault="00A31EF3" w:rsidP="00A31EF3">
            <w:pPr>
              <w:rPr>
                <w:del w:id="248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8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Dark-eyed Junco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2292A" w14:textId="371FA876" w:rsidR="00A31EF3" w:rsidRPr="00A31EF3" w:rsidDel="00105E6E" w:rsidRDefault="00A31EF3" w:rsidP="00A31EF3">
            <w:pPr>
              <w:rPr>
                <w:del w:id="249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9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Junco hyemal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1F198" w14:textId="548E8311" w:rsidR="00A31EF3" w:rsidRPr="00A31EF3" w:rsidDel="00105E6E" w:rsidRDefault="00A31EF3" w:rsidP="00A31EF3">
            <w:pPr>
              <w:rPr>
                <w:del w:id="249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9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67378</w:delText>
              </w:r>
            </w:del>
          </w:p>
        </w:tc>
      </w:tr>
      <w:tr w:rsidR="005F658C" w:rsidRPr="00A31EF3" w:rsidDel="00105E6E" w14:paraId="3E769A5F" w14:textId="77777777" w:rsidTr="005F658C">
        <w:trPr>
          <w:gridAfter w:val="4"/>
          <w:trHeight w:val="300"/>
          <w:del w:id="249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8AD41" w14:textId="149583E4" w:rsidR="00A31EF3" w:rsidRPr="00A31EF3" w:rsidDel="00105E6E" w:rsidRDefault="00A31EF3" w:rsidP="00A31EF3">
            <w:pPr>
              <w:rPr>
                <w:del w:id="249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49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Dark-eyed Junco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B83F0" w14:textId="46F1724E" w:rsidR="00A31EF3" w:rsidRPr="00A31EF3" w:rsidDel="00105E6E" w:rsidRDefault="00A31EF3" w:rsidP="00A31EF3">
            <w:pPr>
              <w:rPr>
                <w:del w:id="249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49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Junco hyemal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14230" w14:textId="37BB082F" w:rsidR="00A31EF3" w:rsidRPr="00A31EF3" w:rsidDel="00105E6E" w:rsidRDefault="00A31EF3" w:rsidP="00A31EF3">
            <w:pPr>
              <w:rPr>
                <w:del w:id="249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0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67379</w:delText>
              </w:r>
            </w:del>
          </w:p>
        </w:tc>
      </w:tr>
      <w:tr w:rsidR="005F658C" w:rsidRPr="00A31EF3" w:rsidDel="00105E6E" w14:paraId="670D1024" w14:textId="77777777" w:rsidTr="005F658C">
        <w:trPr>
          <w:gridAfter w:val="4"/>
          <w:trHeight w:val="300"/>
          <w:del w:id="250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E8297" w14:textId="2FE6EE04" w:rsidR="00A31EF3" w:rsidRPr="00A31EF3" w:rsidDel="00105E6E" w:rsidRDefault="00A31EF3" w:rsidP="00A31EF3">
            <w:pPr>
              <w:rPr>
                <w:del w:id="250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0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Dark-eyed Junco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48557" w14:textId="4945CE9E" w:rsidR="00A31EF3" w:rsidRPr="00A31EF3" w:rsidDel="00105E6E" w:rsidRDefault="00A31EF3" w:rsidP="00A31EF3">
            <w:pPr>
              <w:rPr>
                <w:del w:id="250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0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Junco hyemal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C3412" w14:textId="161461F6" w:rsidR="00A31EF3" w:rsidRPr="00A31EF3" w:rsidDel="00105E6E" w:rsidRDefault="00A31EF3" w:rsidP="00A31EF3">
            <w:pPr>
              <w:rPr>
                <w:del w:id="250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0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67380</w:delText>
              </w:r>
            </w:del>
          </w:p>
        </w:tc>
      </w:tr>
      <w:tr w:rsidR="005F658C" w:rsidRPr="00A31EF3" w:rsidDel="00105E6E" w14:paraId="7B3128EA" w14:textId="77777777" w:rsidTr="005F658C">
        <w:trPr>
          <w:gridAfter w:val="4"/>
          <w:trHeight w:val="300"/>
          <w:del w:id="250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FD2EE" w14:textId="197ED9E2" w:rsidR="00A31EF3" w:rsidRPr="00A31EF3" w:rsidDel="00105E6E" w:rsidRDefault="00A31EF3" w:rsidP="00A31EF3">
            <w:pPr>
              <w:rPr>
                <w:del w:id="250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1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Pink-eared Duc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BC0D0" w14:textId="32797291" w:rsidR="00A31EF3" w:rsidRPr="00A31EF3" w:rsidDel="00105E6E" w:rsidRDefault="00A31EF3" w:rsidP="00A31EF3">
            <w:pPr>
              <w:rPr>
                <w:del w:id="251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1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Malacorhynchos membranace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0C8ED" w14:textId="782CF8BE" w:rsidR="00A31EF3" w:rsidRPr="00A31EF3" w:rsidDel="00105E6E" w:rsidRDefault="00A31EF3" w:rsidP="00A31EF3">
            <w:pPr>
              <w:rPr>
                <w:del w:id="251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1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kin</w:delText>
              </w:r>
            </w:del>
          </w:p>
        </w:tc>
      </w:tr>
      <w:tr w:rsidR="005F658C" w:rsidRPr="00A31EF3" w:rsidDel="00105E6E" w14:paraId="27FB922B" w14:textId="77777777" w:rsidTr="005F658C">
        <w:trPr>
          <w:gridAfter w:val="4"/>
          <w:trHeight w:val="300"/>
          <w:del w:id="251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3069A" w14:textId="365DFD02" w:rsidR="00A31EF3" w:rsidRPr="00A31EF3" w:rsidDel="00105E6E" w:rsidRDefault="00A31EF3" w:rsidP="00A31EF3">
            <w:pPr>
              <w:rPr>
                <w:del w:id="251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1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Pink-eared Duc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14824" w14:textId="4EC01483" w:rsidR="00A31EF3" w:rsidRPr="00A31EF3" w:rsidDel="00105E6E" w:rsidRDefault="00A31EF3" w:rsidP="00A31EF3">
            <w:pPr>
              <w:rPr>
                <w:del w:id="251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1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Malacorhynchos membranace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97335" w14:textId="39DFB6D0" w:rsidR="00A31EF3" w:rsidRPr="00A31EF3" w:rsidDel="00105E6E" w:rsidRDefault="00A31EF3" w:rsidP="00A31EF3">
            <w:pPr>
              <w:rPr>
                <w:del w:id="252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2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kin</w:delText>
              </w:r>
            </w:del>
          </w:p>
        </w:tc>
      </w:tr>
      <w:tr w:rsidR="005F658C" w:rsidRPr="00A31EF3" w:rsidDel="00105E6E" w14:paraId="79234A84" w14:textId="77777777" w:rsidTr="005F658C">
        <w:trPr>
          <w:gridAfter w:val="4"/>
          <w:trHeight w:val="300"/>
          <w:del w:id="252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2B075" w14:textId="66467ED0" w:rsidR="00A31EF3" w:rsidRPr="00A31EF3" w:rsidDel="00105E6E" w:rsidRDefault="00A31EF3" w:rsidP="00A31EF3">
            <w:pPr>
              <w:rPr>
                <w:del w:id="252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2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ong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83772" w14:textId="60841A11" w:rsidR="00A31EF3" w:rsidRPr="00A31EF3" w:rsidDel="00105E6E" w:rsidRDefault="00A31EF3" w:rsidP="00A31EF3">
            <w:pPr>
              <w:rPr>
                <w:del w:id="252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2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Melospiza melodi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3DA11" w14:textId="46E8E79A" w:rsidR="00A31EF3" w:rsidRPr="00A31EF3" w:rsidDel="00105E6E" w:rsidRDefault="00A31EF3" w:rsidP="00A31EF3">
            <w:pPr>
              <w:rPr>
                <w:del w:id="252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2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84046</w:delText>
              </w:r>
            </w:del>
          </w:p>
        </w:tc>
      </w:tr>
      <w:tr w:rsidR="005F658C" w:rsidRPr="00A31EF3" w:rsidDel="00105E6E" w14:paraId="59EEB46B" w14:textId="77777777" w:rsidTr="005F658C">
        <w:trPr>
          <w:gridAfter w:val="4"/>
          <w:trHeight w:val="300"/>
          <w:del w:id="252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F1EAC" w14:textId="42532546" w:rsidR="00A31EF3" w:rsidRPr="00A31EF3" w:rsidDel="00105E6E" w:rsidRDefault="00A31EF3" w:rsidP="00A31EF3">
            <w:pPr>
              <w:rPr>
                <w:del w:id="253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3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ong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8AAD1" w14:textId="0AC9BDEF" w:rsidR="00A31EF3" w:rsidRPr="00A31EF3" w:rsidDel="00105E6E" w:rsidRDefault="00A31EF3" w:rsidP="00A31EF3">
            <w:pPr>
              <w:rPr>
                <w:del w:id="253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3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Melospiza melodi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DD0FE" w14:textId="78882295" w:rsidR="00A31EF3" w:rsidRPr="00A31EF3" w:rsidDel="00105E6E" w:rsidRDefault="00A31EF3" w:rsidP="00A31EF3">
            <w:pPr>
              <w:rPr>
                <w:del w:id="253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3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86037</w:delText>
              </w:r>
            </w:del>
          </w:p>
        </w:tc>
      </w:tr>
      <w:tr w:rsidR="005F658C" w:rsidRPr="00A31EF3" w:rsidDel="00105E6E" w14:paraId="358C607D" w14:textId="77777777" w:rsidTr="005F658C">
        <w:trPr>
          <w:gridAfter w:val="4"/>
          <w:trHeight w:val="300"/>
          <w:del w:id="253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B19BF" w14:textId="364FD10B" w:rsidR="00A31EF3" w:rsidRPr="00A31EF3" w:rsidDel="00105E6E" w:rsidRDefault="00A31EF3" w:rsidP="00A31EF3">
            <w:pPr>
              <w:rPr>
                <w:del w:id="253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3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-crowned Night Her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7B292" w14:textId="2F1358FB" w:rsidR="00A31EF3" w:rsidRPr="00A31EF3" w:rsidDel="00105E6E" w:rsidRDefault="00A31EF3" w:rsidP="00A31EF3">
            <w:pPr>
              <w:rPr>
                <w:del w:id="253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4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Nycticorax nycticorax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A3A06" w14:textId="144961B0" w:rsidR="00A31EF3" w:rsidRPr="00A31EF3" w:rsidDel="00105E6E" w:rsidRDefault="00A31EF3" w:rsidP="00A31EF3">
            <w:pPr>
              <w:rPr>
                <w:del w:id="254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4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41924</w:delText>
              </w:r>
            </w:del>
          </w:p>
        </w:tc>
      </w:tr>
      <w:tr w:rsidR="005F658C" w:rsidRPr="00A31EF3" w:rsidDel="00105E6E" w14:paraId="655E594D" w14:textId="77777777" w:rsidTr="005F658C">
        <w:trPr>
          <w:gridAfter w:val="4"/>
          <w:trHeight w:val="300"/>
          <w:del w:id="254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24512" w14:textId="40F8860C" w:rsidR="00A31EF3" w:rsidRPr="00A31EF3" w:rsidDel="00105E6E" w:rsidRDefault="00A31EF3" w:rsidP="00A31EF3">
            <w:pPr>
              <w:rPr>
                <w:del w:id="254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4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-crowned Night Her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0C803" w14:textId="193B52A1" w:rsidR="00A31EF3" w:rsidRPr="00A31EF3" w:rsidDel="00105E6E" w:rsidRDefault="00A31EF3" w:rsidP="00A31EF3">
            <w:pPr>
              <w:rPr>
                <w:del w:id="254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4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Nycticorax nycticorax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5FA52" w14:textId="13DD9CEB" w:rsidR="00A31EF3" w:rsidRPr="00A31EF3" w:rsidDel="00105E6E" w:rsidRDefault="00A31EF3" w:rsidP="00A31EF3">
            <w:pPr>
              <w:rPr>
                <w:del w:id="254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4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83845</w:delText>
              </w:r>
            </w:del>
          </w:p>
        </w:tc>
      </w:tr>
      <w:tr w:rsidR="005F658C" w:rsidRPr="00A31EF3" w:rsidDel="00105E6E" w14:paraId="6F94BA28" w14:textId="77777777" w:rsidTr="005F658C">
        <w:trPr>
          <w:gridAfter w:val="4"/>
          <w:trHeight w:val="300"/>
          <w:del w:id="255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559DE" w14:textId="32E42457" w:rsidR="00A31EF3" w:rsidRPr="00A31EF3" w:rsidDel="00105E6E" w:rsidRDefault="00A31EF3" w:rsidP="00A31EF3">
            <w:pPr>
              <w:rPr>
                <w:del w:id="255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5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-crowned Night Her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582D9" w14:textId="7552E695" w:rsidR="00A31EF3" w:rsidRPr="00A31EF3" w:rsidDel="00105E6E" w:rsidRDefault="00A31EF3" w:rsidP="00A31EF3">
            <w:pPr>
              <w:rPr>
                <w:del w:id="255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5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Nycticorax nycticorax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99993" w14:textId="0864DF30" w:rsidR="00A31EF3" w:rsidRPr="00A31EF3" w:rsidDel="00105E6E" w:rsidRDefault="00A31EF3" w:rsidP="00A31EF3">
            <w:pPr>
              <w:rPr>
                <w:del w:id="255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5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78445</w:delText>
              </w:r>
            </w:del>
          </w:p>
        </w:tc>
      </w:tr>
      <w:tr w:rsidR="005F658C" w:rsidRPr="00A31EF3" w:rsidDel="00105E6E" w14:paraId="37B692E8" w14:textId="77777777" w:rsidTr="005F658C">
        <w:trPr>
          <w:gridAfter w:val="4"/>
          <w:trHeight w:val="300"/>
          <w:del w:id="255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55E9B" w14:textId="57038313" w:rsidR="00A31EF3" w:rsidRPr="00A31EF3" w:rsidDel="00105E6E" w:rsidRDefault="00A31EF3" w:rsidP="00A31EF3">
            <w:pPr>
              <w:rPr>
                <w:del w:id="255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5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-crowned Night Heron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B5965" w14:textId="6BCA43CC" w:rsidR="00A31EF3" w:rsidRPr="00A31EF3" w:rsidDel="00105E6E" w:rsidRDefault="00A31EF3" w:rsidP="00A31EF3">
            <w:pPr>
              <w:rPr>
                <w:del w:id="256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6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Nycticorax nycticorax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13F8D" w14:textId="4997C6FF" w:rsidR="00A31EF3" w:rsidRPr="00A31EF3" w:rsidDel="00105E6E" w:rsidRDefault="00A31EF3" w:rsidP="00A31EF3">
            <w:pPr>
              <w:rPr>
                <w:del w:id="256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6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42340</w:delText>
              </w:r>
            </w:del>
          </w:p>
        </w:tc>
      </w:tr>
      <w:tr w:rsidR="005F658C" w:rsidRPr="00A31EF3" w:rsidDel="00105E6E" w14:paraId="722EAA37" w14:textId="77777777" w:rsidTr="005F658C">
        <w:trPr>
          <w:gridAfter w:val="4"/>
          <w:trHeight w:val="300"/>
          <w:del w:id="256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3B2E6" w14:textId="1E143AA3" w:rsidR="00A31EF3" w:rsidRPr="00A31EF3" w:rsidDel="00105E6E" w:rsidRDefault="00A31EF3" w:rsidP="00A31EF3">
            <w:pPr>
              <w:rPr>
                <w:del w:id="256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6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Great Cormorant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2E299" w14:textId="091A3731" w:rsidR="00A31EF3" w:rsidRPr="00A31EF3" w:rsidDel="00105E6E" w:rsidRDefault="00A31EF3" w:rsidP="00A31EF3">
            <w:pPr>
              <w:rPr>
                <w:del w:id="256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6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halacrocorax carbo carbo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BAE2C" w14:textId="4DC3FA36" w:rsidR="00A31EF3" w:rsidRPr="00A31EF3" w:rsidDel="00105E6E" w:rsidRDefault="00A31EF3" w:rsidP="00A31EF3">
            <w:pPr>
              <w:rPr>
                <w:del w:id="256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7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390</w:delText>
              </w:r>
            </w:del>
          </w:p>
        </w:tc>
      </w:tr>
      <w:tr w:rsidR="005F658C" w:rsidRPr="00A31EF3" w:rsidDel="00105E6E" w14:paraId="0344FB51" w14:textId="77777777" w:rsidTr="005F658C">
        <w:trPr>
          <w:gridAfter w:val="4"/>
          <w:trHeight w:val="300"/>
          <w:del w:id="257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65976" w14:textId="55104D39" w:rsidR="00A31EF3" w:rsidRPr="00A31EF3" w:rsidDel="00105E6E" w:rsidRDefault="00A31EF3" w:rsidP="00A31EF3">
            <w:pPr>
              <w:rPr>
                <w:del w:id="257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7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Great Cormorant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2B804" w14:textId="6D6F6257" w:rsidR="00A31EF3" w:rsidRPr="00A31EF3" w:rsidDel="00105E6E" w:rsidRDefault="00A31EF3" w:rsidP="00A31EF3">
            <w:pPr>
              <w:rPr>
                <w:del w:id="257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7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halacrocorax carbo lucid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A5B7A" w14:textId="651C8D41" w:rsidR="00A31EF3" w:rsidRPr="00A31EF3" w:rsidDel="00105E6E" w:rsidRDefault="00A31EF3" w:rsidP="00A31EF3">
            <w:pPr>
              <w:rPr>
                <w:del w:id="257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7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68739</w:delText>
              </w:r>
            </w:del>
          </w:p>
        </w:tc>
      </w:tr>
      <w:tr w:rsidR="005F658C" w:rsidRPr="00A31EF3" w:rsidDel="00105E6E" w14:paraId="086A054E" w14:textId="77777777" w:rsidTr="005F658C">
        <w:trPr>
          <w:gridAfter w:val="4"/>
          <w:trHeight w:val="300"/>
          <w:del w:id="257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E6224" w14:textId="77ED3C0D" w:rsidR="00A31EF3" w:rsidRPr="00A31EF3" w:rsidDel="00105E6E" w:rsidRDefault="00A31EF3" w:rsidP="00A31EF3">
            <w:pPr>
              <w:rPr>
                <w:del w:id="257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8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Lesser Flamingo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7F7DD" w14:textId="6325AD64" w:rsidR="00A31EF3" w:rsidRPr="00A31EF3" w:rsidDel="00105E6E" w:rsidRDefault="00A31EF3" w:rsidP="00A31EF3">
            <w:pPr>
              <w:rPr>
                <w:del w:id="258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8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hoeniconaias mino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CABA2" w14:textId="3779BA1C" w:rsidR="00A31EF3" w:rsidRPr="00A31EF3" w:rsidDel="00105E6E" w:rsidRDefault="00A31EF3" w:rsidP="00A31EF3">
            <w:pPr>
              <w:rPr>
                <w:del w:id="258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8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182</w:delText>
              </w:r>
            </w:del>
          </w:p>
        </w:tc>
      </w:tr>
      <w:tr w:rsidR="005F658C" w:rsidRPr="00A31EF3" w:rsidDel="00105E6E" w14:paraId="665A41A0" w14:textId="77777777" w:rsidTr="005F658C">
        <w:trPr>
          <w:gridAfter w:val="4"/>
          <w:trHeight w:val="300"/>
          <w:del w:id="258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A73EF" w14:textId="26EF38AD" w:rsidR="00A31EF3" w:rsidRPr="00A31EF3" w:rsidDel="00105E6E" w:rsidRDefault="00A31EF3" w:rsidP="00A31EF3">
            <w:pPr>
              <w:rPr>
                <w:del w:id="258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8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Lesser Flamingo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E66F3" w14:textId="425DFD0B" w:rsidR="00A31EF3" w:rsidRPr="00A31EF3" w:rsidDel="00105E6E" w:rsidRDefault="00A31EF3" w:rsidP="00A31EF3">
            <w:pPr>
              <w:rPr>
                <w:del w:id="258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8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hoeniconaias mino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04AEC" w14:textId="2AC171AE" w:rsidR="00A31EF3" w:rsidRPr="00A31EF3" w:rsidDel="00105E6E" w:rsidRDefault="00A31EF3" w:rsidP="00A31EF3">
            <w:pPr>
              <w:rPr>
                <w:del w:id="259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9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185</w:delText>
              </w:r>
            </w:del>
          </w:p>
        </w:tc>
      </w:tr>
      <w:tr w:rsidR="005F658C" w:rsidRPr="00A31EF3" w:rsidDel="00105E6E" w14:paraId="2F94821D" w14:textId="77777777" w:rsidTr="005F658C">
        <w:trPr>
          <w:gridAfter w:val="4"/>
          <w:trHeight w:val="300"/>
          <w:del w:id="259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F7714" w14:textId="6C34A9FE" w:rsidR="00A31EF3" w:rsidRPr="00A31EF3" w:rsidDel="00105E6E" w:rsidRDefault="00A31EF3" w:rsidP="00A31EF3">
            <w:pPr>
              <w:rPr>
                <w:del w:id="259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9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Lesser Flamingo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7F277" w14:textId="3B6A6FB5" w:rsidR="00A31EF3" w:rsidRPr="00A31EF3" w:rsidDel="00105E6E" w:rsidRDefault="00A31EF3" w:rsidP="00A31EF3">
            <w:pPr>
              <w:rPr>
                <w:del w:id="259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59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hoeniconaias mino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D7B8D" w14:textId="7203C1D2" w:rsidR="00A31EF3" w:rsidRPr="00A31EF3" w:rsidDel="00105E6E" w:rsidRDefault="00A31EF3" w:rsidP="00A31EF3">
            <w:pPr>
              <w:rPr>
                <w:del w:id="259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59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184</w:delText>
              </w:r>
            </w:del>
          </w:p>
        </w:tc>
      </w:tr>
      <w:tr w:rsidR="005F658C" w:rsidRPr="00A31EF3" w:rsidDel="00105E6E" w14:paraId="6F506BC6" w14:textId="77777777" w:rsidTr="005F658C">
        <w:trPr>
          <w:gridAfter w:val="4"/>
          <w:trHeight w:val="300"/>
          <w:del w:id="259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30D16" w14:textId="5BFFE61B" w:rsidR="00A31EF3" w:rsidRPr="00A31EF3" w:rsidDel="00105E6E" w:rsidRDefault="00A31EF3" w:rsidP="00A31EF3">
            <w:pPr>
              <w:rPr>
                <w:del w:id="260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0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astern Towhe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9D910" w14:textId="032B918C" w:rsidR="00A31EF3" w:rsidRPr="00A31EF3" w:rsidDel="00105E6E" w:rsidRDefault="00A31EF3" w:rsidP="00A31EF3">
            <w:pPr>
              <w:rPr>
                <w:del w:id="260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0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ipilo erythrophthalm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90D02" w14:textId="397B6560" w:rsidR="00A31EF3" w:rsidRPr="00A31EF3" w:rsidDel="00105E6E" w:rsidRDefault="00A31EF3" w:rsidP="00A31EF3">
            <w:pPr>
              <w:rPr>
                <w:del w:id="260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0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5649</w:delText>
              </w:r>
            </w:del>
          </w:p>
        </w:tc>
      </w:tr>
      <w:tr w:rsidR="005F658C" w:rsidRPr="00A31EF3" w:rsidDel="00105E6E" w14:paraId="7B437194" w14:textId="77777777" w:rsidTr="005F658C">
        <w:trPr>
          <w:gridAfter w:val="4"/>
          <w:trHeight w:val="300"/>
          <w:del w:id="260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FDE26" w14:textId="162345C1" w:rsidR="00A31EF3" w:rsidRPr="00A31EF3" w:rsidDel="00105E6E" w:rsidRDefault="00A31EF3" w:rsidP="00A31EF3">
            <w:pPr>
              <w:rPr>
                <w:del w:id="260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0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astern Towhe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A262E" w14:textId="6237A7BF" w:rsidR="00A31EF3" w:rsidRPr="00A31EF3" w:rsidDel="00105E6E" w:rsidRDefault="00A31EF3" w:rsidP="00A31EF3">
            <w:pPr>
              <w:rPr>
                <w:del w:id="260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1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ipilo erythrophthalm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78C67" w14:textId="0C2B31CB" w:rsidR="00A31EF3" w:rsidRPr="00A31EF3" w:rsidDel="00105E6E" w:rsidRDefault="00A31EF3" w:rsidP="00A31EF3">
            <w:pPr>
              <w:rPr>
                <w:del w:id="261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1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18088</w:delText>
              </w:r>
            </w:del>
          </w:p>
        </w:tc>
      </w:tr>
      <w:tr w:rsidR="005F658C" w:rsidRPr="00A31EF3" w:rsidDel="00105E6E" w14:paraId="65693545" w14:textId="77777777" w:rsidTr="005F658C">
        <w:trPr>
          <w:gridAfter w:val="4"/>
          <w:trHeight w:val="300"/>
          <w:del w:id="261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C2CCE" w14:textId="5E81AE9F" w:rsidR="00A31EF3" w:rsidRPr="00A31EF3" w:rsidDel="00105E6E" w:rsidRDefault="00A31EF3" w:rsidP="00A31EF3">
            <w:pPr>
              <w:rPr>
                <w:del w:id="261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1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uropean Golden Plov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F81F3" w14:textId="3014F596" w:rsidR="00A31EF3" w:rsidRPr="00A31EF3" w:rsidDel="00105E6E" w:rsidRDefault="00A31EF3" w:rsidP="00A31EF3">
            <w:pPr>
              <w:rPr>
                <w:del w:id="261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1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luvialis apricari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91A12" w14:textId="2F1E3D95" w:rsidR="00A31EF3" w:rsidRPr="00A31EF3" w:rsidDel="00105E6E" w:rsidRDefault="00A31EF3" w:rsidP="00A31EF3">
            <w:pPr>
              <w:rPr>
                <w:del w:id="261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1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76148</w:delText>
              </w:r>
            </w:del>
          </w:p>
        </w:tc>
      </w:tr>
      <w:tr w:rsidR="005F658C" w:rsidRPr="00A31EF3" w:rsidDel="00105E6E" w14:paraId="102D97AC" w14:textId="77777777" w:rsidTr="005F658C">
        <w:trPr>
          <w:gridAfter w:val="4"/>
          <w:trHeight w:val="300"/>
          <w:del w:id="262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9D1B6" w14:textId="7FDF2E45" w:rsidR="00A31EF3" w:rsidRPr="00A31EF3" w:rsidDel="00105E6E" w:rsidRDefault="00A31EF3" w:rsidP="00A31EF3">
            <w:pPr>
              <w:rPr>
                <w:del w:id="262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2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uropean Golden Plov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EDE20" w14:textId="2FFEFDFC" w:rsidR="00A31EF3" w:rsidRPr="00A31EF3" w:rsidDel="00105E6E" w:rsidRDefault="00A31EF3" w:rsidP="00A31EF3">
            <w:pPr>
              <w:rPr>
                <w:del w:id="262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2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luvialis apricari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C5581" w14:textId="64627C32" w:rsidR="00A31EF3" w:rsidRPr="00A31EF3" w:rsidDel="00105E6E" w:rsidRDefault="00A31EF3" w:rsidP="00A31EF3">
            <w:pPr>
              <w:rPr>
                <w:del w:id="262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2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8392</w:delText>
              </w:r>
            </w:del>
          </w:p>
        </w:tc>
      </w:tr>
      <w:tr w:rsidR="005F658C" w:rsidRPr="00A31EF3" w:rsidDel="00105E6E" w14:paraId="402061C6" w14:textId="77777777" w:rsidTr="005F658C">
        <w:trPr>
          <w:gridAfter w:val="4"/>
          <w:trHeight w:val="300"/>
          <w:del w:id="262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715A8" w14:textId="01DBE67A" w:rsidR="00A31EF3" w:rsidRPr="00A31EF3" w:rsidDel="00105E6E" w:rsidRDefault="00A31EF3" w:rsidP="00A31EF3">
            <w:pPr>
              <w:rPr>
                <w:del w:id="262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2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rolina Chickade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6A817" w14:textId="6C2597F5" w:rsidR="00A31EF3" w:rsidRPr="00A31EF3" w:rsidDel="00105E6E" w:rsidRDefault="00A31EF3" w:rsidP="00A31EF3">
            <w:pPr>
              <w:rPr>
                <w:del w:id="263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3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oecile carolin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B874C" w14:textId="79437056" w:rsidR="00A31EF3" w:rsidRPr="00A31EF3" w:rsidDel="00105E6E" w:rsidRDefault="00A31EF3" w:rsidP="00A31EF3">
            <w:pPr>
              <w:rPr>
                <w:del w:id="263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3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6404</w:delText>
              </w:r>
            </w:del>
          </w:p>
        </w:tc>
      </w:tr>
      <w:tr w:rsidR="005F658C" w:rsidRPr="00A31EF3" w:rsidDel="00105E6E" w14:paraId="3553BCED" w14:textId="77777777" w:rsidTr="005F658C">
        <w:trPr>
          <w:gridAfter w:val="4"/>
          <w:trHeight w:val="300"/>
          <w:del w:id="263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98B6F" w14:textId="681DBF49" w:rsidR="00A31EF3" w:rsidRPr="00A31EF3" w:rsidDel="00105E6E" w:rsidRDefault="00A31EF3" w:rsidP="00A31EF3">
            <w:pPr>
              <w:rPr>
                <w:del w:id="263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3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rolina Chickade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704C1" w14:textId="58405452" w:rsidR="00A31EF3" w:rsidRPr="00A31EF3" w:rsidDel="00105E6E" w:rsidRDefault="00A31EF3" w:rsidP="00A31EF3">
            <w:pPr>
              <w:rPr>
                <w:del w:id="263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3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oecile carolin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E3B61" w14:textId="36EFB0D8" w:rsidR="00A31EF3" w:rsidRPr="00A31EF3" w:rsidDel="00105E6E" w:rsidRDefault="00A31EF3" w:rsidP="00A31EF3">
            <w:pPr>
              <w:rPr>
                <w:del w:id="263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4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2602</w:delText>
              </w:r>
            </w:del>
          </w:p>
        </w:tc>
      </w:tr>
      <w:tr w:rsidR="005F658C" w:rsidRPr="00A31EF3" w:rsidDel="00105E6E" w14:paraId="68839B53" w14:textId="77777777" w:rsidTr="005F658C">
        <w:trPr>
          <w:gridAfter w:val="4"/>
          <w:trHeight w:val="300"/>
          <w:del w:id="264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F0D60" w14:textId="18B4E7D7" w:rsidR="00A31EF3" w:rsidRPr="00A31EF3" w:rsidDel="00105E6E" w:rsidRDefault="00A31EF3" w:rsidP="00A31EF3">
            <w:pPr>
              <w:rPr>
                <w:del w:id="264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4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rolina Chickade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0FCB8" w14:textId="6F2ED2AF" w:rsidR="00A31EF3" w:rsidRPr="00A31EF3" w:rsidDel="00105E6E" w:rsidRDefault="00A31EF3" w:rsidP="00A31EF3">
            <w:pPr>
              <w:rPr>
                <w:del w:id="264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4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oecile carolin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C0319" w14:textId="72556A86" w:rsidR="00A31EF3" w:rsidRPr="00A31EF3" w:rsidDel="00105E6E" w:rsidRDefault="00A31EF3" w:rsidP="00A31EF3">
            <w:pPr>
              <w:rPr>
                <w:del w:id="264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4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40346</w:delText>
              </w:r>
            </w:del>
          </w:p>
        </w:tc>
      </w:tr>
      <w:tr w:rsidR="005F658C" w:rsidRPr="00A31EF3" w:rsidDel="00105E6E" w14:paraId="1BEAA715" w14:textId="77777777" w:rsidTr="005F658C">
        <w:trPr>
          <w:gridAfter w:val="4"/>
          <w:trHeight w:val="300"/>
          <w:del w:id="264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63FD1" w14:textId="471049C8" w:rsidR="00A31EF3" w:rsidRPr="00A31EF3" w:rsidDel="00105E6E" w:rsidRDefault="00A31EF3" w:rsidP="00A31EF3">
            <w:pPr>
              <w:rPr>
                <w:del w:id="264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5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arolina Chickade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B2EFC" w14:textId="56EB65CE" w:rsidR="00A31EF3" w:rsidRPr="00A31EF3" w:rsidDel="00105E6E" w:rsidRDefault="00A31EF3" w:rsidP="00A31EF3">
            <w:pPr>
              <w:rPr>
                <w:del w:id="265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5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oecile carolin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64F57" w14:textId="1FAD7C1C" w:rsidR="00A31EF3" w:rsidRPr="00A31EF3" w:rsidDel="00105E6E" w:rsidRDefault="00A31EF3" w:rsidP="00A31EF3">
            <w:pPr>
              <w:rPr>
                <w:del w:id="265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5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28665</w:delText>
              </w:r>
            </w:del>
          </w:p>
        </w:tc>
      </w:tr>
      <w:tr w:rsidR="005F658C" w:rsidRPr="00A31EF3" w:rsidDel="00105E6E" w14:paraId="141881A3" w14:textId="77777777" w:rsidTr="005F658C">
        <w:trPr>
          <w:gridAfter w:val="4"/>
          <w:trHeight w:val="300"/>
          <w:del w:id="265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EC682" w14:textId="6CBDFFCE" w:rsidR="00A31EF3" w:rsidRPr="00A31EF3" w:rsidDel="00105E6E" w:rsidRDefault="00A31EF3" w:rsidP="00A31EF3">
            <w:pPr>
              <w:rPr>
                <w:del w:id="265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5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anx Shearwat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24995" w14:textId="500B85DC" w:rsidR="00A31EF3" w:rsidRPr="00A31EF3" w:rsidDel="00105E6E" w:rsidRDefault="00A31EF3" w:rsidP="00A31EF3">
            <w:pPr>
              <w:rPr>
                <w:del w:id="265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5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uffinus puffin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DC998" w14:textId="651B24DB" w:rsidR="00A31EF3" w:rsidRPr="00A31EF3" w:rsidDel="00105E6E" w:rsidRDefault="00A31EF3" w:rsidP="00A31EF3">
            <w:pPr>
              <w:rPr>
                <w:del w:id="266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6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kin</w:delText>
              </w:r>
            </w:del>
          </w:p>
        </w:tc>
      </w:tr>
      <w:tr w:rsidR="005F658C" w:rsidRPr="00A31EF3" w:rsidDel="00105E6E" w14:paraId="0B31F5C0" w14:textId="77777777" w:rsidTr="005F658C">
        <w:trPr>
          <w:gridAfter w:val="4"/>
          <w:trHeight w:val="300"/>
          <w:del w:id="266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2F485" w14:textId="0EFD63EC" w:rsidR="00A31EF3" w:rsidRPr="00A31EF3" w:rsidDel="00105E6E" w:rsidRDefault="00A31EF3" w:rsidP="00A31EF3">
            <w:pPr>
              <w:rPr>
                <w:del w:id="266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6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anx Shearwat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B6184" w14:textId="29EF0716" w:rsidR="00A31EF3" w:rsidRPr="00A31EF3" w:rsidDel="00105E6E" w:rsidRDefault="00A31EF3" w:rsidP="00A31EF3">
            <w:pPr>
              <w:rPr>
                <w:del w:id="266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6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uffinus puffin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8DE91" w14:textId="51EFB33A" w:rsidR="00A31EF3" w:rsidRPr="00A31EF3" w:rsidDel="00105E6E" w:rsidRDefault="00A31EF3" w:rsidP="00A31EF3">
            <w:pPr>
              <w:rPr>
                <w:del w:id="266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6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kin</w:delText>
              </w:r>
            </w:del>
          </w:p>
        </w:tc>
      </w:tr>
      <w:tr w:rsidR="005F658C" w:rsidRPr="00A31EF3" w:rsidDel="00105E6E" w14:paraId="16AD8EAF" w14:textId="77777777" w:rsidTr="005F658C">
        <w:trPr>
          <w:gridAfter w:val="4"/>
          <w:trHeight w:val="300"/>
          <w:del w:id="266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91BAA" w14:textId="014BE19E" w:rsidR="00A31EF3" w:rsidRPr="00A31EF3" w:rsidDel="00105E6E" w:rsidRDefault="00A31EF3" w:rsidP="00A31EF3">
            <w:pPr>
              <w:rPr>
                <w:del w:id="267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7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anx Shearwat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71CE8" w14:textId="571B1E53" w:rsidR="00A31EF3" w:rsidRPr="00A31EF3" w:rsidDel="00105E6E" w:rsidRDefault="00A31EF3" w:rsidP="00A31EF3">
            <w:pPr>
              <w:rPr>
                <w:del w:id="267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7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Puffinus puffin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CA315" w14:textId="7EF3E88E" w:rsidR="00A31EF3" w:rsidRPr="00A31EF3" w:rsidDel="00105E6E" w:rsidRDefault="00A31EF3" w:rsidP="00A31EF3">
            <w:pPr>
              <w:rPr>
                <w:del w:id="267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7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skin</w:delText>
              </w:r>
            </w:del>
          </w:p>
        </w:tc>
      </w:tr>
      <w:tr w:rsidR="005F658C" w:rsidRPr="00A31EF3" w:rsidDel="00105E6E" w14:paraId="1B479170" w14:textId="77777777" w:rsidTr="005F658C">
        <w:trPr>
          <w:gridAfter w:val="4"/>
          <w:trHeight w:val="300"/>
          <w:del w:id="267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BA12D" w14:textId="62572822" w:rsidR="00A31EF3" w:rsidRPr="00A31EF3" w:rsidDel="00105E6E" w:rsidRDefault="00A31EF3" w:rsidP="00A31EF3">
            <w:pPr>
              <w:rPr>
                <w:del w:id="267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7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 Skimm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32C90" w14:textId="44AB7DCA" w:rsidR="00A31EF3" w:rsidRPr="00A31EF3" w:rsidDel="00105E6E" w:rsidRDefault="00A31EF3" w:rsidP="00A31EF3">
            <w:pPr>
              <w:rPr>
                <w:del w:id="267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8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Rynchops nige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17BC2" w14:textId="02057545" w:rsidR="00A31EF3" w:rsidRPr="00A31EF3" w:rsidDel="00105E6E" w:rsidRDefault="00A31EF3" w:rsidP="00A31EF3">
            <w:pPr>
              <w:rPr>
                <w:del w:id="268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8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76311</w:delText>
              </w:r>
            </w:del>
          </w:p>
        </w:tc>
      </w:tr>
      <w:tr w:rsidR="005F658C" w:rsidRPr="00A31EF3" w:rsidDel="00105E6E" w14:paraId="23A34291" w14:textId="77777777" w:rsidTr="005F658C">
        <w:trPr>
          <w:gridAfter w:val="4"/>
          <w:trHeight w:val="300"/>
          <w:del w:id="268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BE4CC" w14:textId="45AEF04B" w:rsidR="00A31EF3" w:rsidRPr="00A31EF3" w:rsidDel="00105E6E" w:rsidRDefault="00A31EF3" w:rsidP="00A31EF3">
            <w:pPr>
              <w:rPr>
                <w:del w:id="268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8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 Skimm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56604" w14:textId="6345406A" w:rsidR="00A31EF3" w:rsidRPr="00A31EF3" w:rsidDel="00105E6E" w:rsidRDefault="00A31EF3" w:rsidP="00A31EF3">
            <w:pPr>
              <w:rPr>
                <w:del w:id="268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8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Rynchops nige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75D54" w14:textId="72C5142C" w:rsidR="00A31EF3" w:rsidRPr="00A31EF3" w:rsidDel="00105E6E" w:rsidRDefault="00A31EF3" w:rsidP="00A31EF3">
            <w:pPr>
              <w:rPr>
                <w:del w:id="268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8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76314</w:delText>
              </w:r>
            </w:del>
          </w:p>
        </w:tc>
      </w:tr>
      <w:tr w:rsidR="005F658C" w:rsidRPr="00A31EF3" w:rsidDel="00105E6E" w14:paraId="493D7617" w14:textId="77777777" w:rsidTr="005F658C">
        <w:trPr>
          <w:gridAfter w:val="4"/>
          <w:trHeight w:val="300"/>
          <w:del w:id="269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BE43E" w14:textId="5FAAECFB" w:rsidR="00A31EF3" w:rsidRPr="00A31EF3" w:rsidDel="00105E6E" w:rsidRDefault="00A31EF3" w:rsidP="00A31EF3">
            <w:pPr>
              <w:rPr>
                <w:del w:id="269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9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 Skimm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FF8BC" w14:textId="3B5251D2" w:rsidR="00A31EF3" w:rsidRPr="00A31EF3" w:rsidDel="00105E6E" w:rsidRDefault="00A31EF3" w:rsidP="00A31EF3">
            <w:pPr>
              <w:rPr>
                <w:del w:id="269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69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Rynchops nige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638CF" w14:textId="6019A9B2" w:rsidR="00A31EF3" w:rsidRPr="00A31EF3" w:rsidDel="00105E6E" w:rsidRDefault="00A31EF3" w:rsidP="00A31EF3">
            <w:pPr>
              <w:rPr>
                <w:del w:id="269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9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98882</w:delText>
              </w:r>
            </w:del>
          </w:p>
        </w:tc>
      </w:tr>
      <w:tr w:rsidR="005F658C" w:rsidRPr="00A31EF3" w:rsidDel="00105E6E" w14:paraId="55E819C9" w14:textId="77777777" w:rsidTr="005F658C">
        <w:trPr>
          <w:gridAfter w:val="4"/>
          <w:trHeight w:val="300"/>
          <w:del w:id="269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A4E6F" w14:textId="581BAE0E" w:rsidR="00A31EF3" w:rsidRPr="00A31EF3" w:rsidDel="00105E6E" w:rsidRDefault="00A31EF3" w:rsidP="00A31EF3">
            <w:pPr>
              <w:rPr>
                <w:del w:id="269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69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 Skimmer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FB28C" w14:textId="38F12541" w:rsidR="00A31EF3" w:rsidRPr="00A31EF3" w:rsidDel="00105E6E" w:rsidRDefault="00A31EF3" w:rsidP="00A31EF3">
            <w:pPr>
              <w:rPr>
                <w:del w:id="270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0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Rynchops niger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15D82" w14:textId="162F041C" w:rsidR="00A31EF3" w:rsidRPr="00A31EF3" w:rsidDel="00105E6E" w:rsidRDefault="00A31EF3" w:rsidP="00A31EF3">
            <w:pPr>
              <w:rPr>
                <w:del w:id="270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0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8005</w:delText>
              </w:r>
            </w:del>
          </w:p>
        </w:tc>
      </w:tr>
      <w:tr w:rsidR="005F658C" w:rsidRPr="00A31EF3" w:rsidDel="00105E6E" w14:paraId="44320E29" w14:textId="77777777" w:rsidTr="005F658C">
        <w:trPr>
          <w:gridAfter w:val="4"/>
          <w:trHeight w:val="300"/>
          <w:del w:id="270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EF0DB" w14:textId="1097D64C" w:rsidR="00A31EF3" w:rsidRPr="00A31EF3" w:rsidDel="00105E6E" w:rsidRDefault="00A31EF3" w:rsidP="00A31EF3">
            <w:pPr>
              <w:rPr>
                <w:del w:id="270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0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 Phoeb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AC345" w14:textId="2C04DA1B" w:rsidR="00A31EF3" w:rsidRPr="00A31EF3" w:rsidDel="00105E6E" w:rsidRDefault="00A31EF3" w:rsidP="00A31EF3">
            <w:pPr>
              <w:rPr>
                <w:del w:id="270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0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ayornis nigrican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2135F" w14:textId="51301600" w:rsidR="00A31EF3" w:rsidRPr="00A31EF3" w:rsidDel="00105E6E" w:rsidRDefault="00A31EF3" w:rsidP="00A31EF3">
            <w:pPr>
              <w:rPr>
                <w:del w:id="270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1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17866</w:delText>
              </w:r>
            </w:del>
          </w:p>
        </w:tc>
      </w:tr>
      <w:tr w:rsidR="005F658C" w:rsidRPr="00A31EF3" w:rsidDel="00105E6E" w14:paraId="4F560213" w14:textId="77777777" w:rsidTr="005F658C">
        <w:trPr>
          <w:gridAfter w:val="4"/>
          <w:trHeight w:val="300"/>
          <w:del w:id="271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0534E" w14:textId="7ED9929D" w:rsidR="00A31EF3" w:rsidRPr="00A31EF3" w:rsidDel="00105E6E" w:rsidRDefault="00A31EF3" w:rsidP="00A31EF3">
            <w:pPr>
              <w:rPr>
                <w:del w:id="271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1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White-breasted Nuthatch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89227" w14:textId="7BDA7D61" w:rsidR="00A31EF3" w:rsidRPr="00A31EF3" w:rsidDel="00105E6E" w:rsidRDefault="00A31EF3" w:rsidP="00A31EF3">
            <w:pPr>
              <w:rPr>
                <w:del w:id="271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1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itta carolin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BD28F" w14:textId="0808E542" w:rsidR="00A31EF3" w:rsidRPr="00A31EF3" w:rsidDel="00105E6E" w:rsidRDefault="00A31EF3" w:rsidP="00A31EF3">
            <w:pPr>
              <w:rPr>
                <w:del w:id="271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1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7356</w:delText>
              </w:r>
            </w:del>
          </w:p>
        </w:tc>
      </w:tr>
      <w:tr w:rsidR="005F658C" w:rsidRPr="00A31EF3" w:rsidDel="00105E6E" w14:paraId="319A822C" w14:textId="77777777" w:rsidTr="005F658C">
        <w:trPr>
          <w:gridAfter w:val="4"/>
          <w:trHeight w:val="300"/>
          <w:del w:id="271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1259B" w14:textId="44B48603" w:rsidR="00A31EF3" w:rsidRPr="00A31EF3" w:rsidDel="00105E6E" w:rsidRDefault="00A31EF3" w:rsidP="00A31EF3">
            <w:pPr>
              <w:rPr>
                <w:del w:id="271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2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White-breasted Nuthatch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CA48B" w14:textId="5C85F336" w:rsidR="00A31EF3" w:rsidRPr="00A31EF3" w:rsidDel="00105E6E" w:rsidRDefault="00A31EF3" w:rsidP="00A31EF3">
            <w:pPr>
              <w:rPr>
                <w:del w:id="272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2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itta carolin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13E70" w14:textId="19D03B75" w:rsidR="00A31EF3" w:rsidRPr="00A31EF3" w:rsidDel="00105E6E" w:rsidRDefault="00A31EF3" w:rsidP="00A31EF3">
            <w:pPr>
              <w:rPr>
                <w:del w:id="272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2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5445</w:delText>
              </w:r>
            </w:del>
          </w:p>
        </w:tc>
      </w:tr>
      <w:tr w:rsidR="005F658C" w:rsidRPr="00A31EF3" w:rsidDel="00105E6E" w14:paraId="0F80A1B6" w14:textId="77777777" w:rsidTr="005F658C">
        <w:trPr>
          <w:gridAfter w:val="4"/>
          <w:trHeight w:val="300"/>
          <w:del w:id="272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79E3C" w14:textId="774ACD5C" w:rsidR="00A31EF3" w:rsidRPr="00A31EF3" w:rsidDel="00105E6E" w:rsidRDefault="00A31EF3" w:rsidP="00A31EF3">
            <w:pPr>
              <w:rPr>
                <w:del w:id="272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2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White-breasted Nuthatch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E2C79" w14:textId="0BB54600" w:rsidR="00A31EF3" w:rsidRPr="00A31EF3" w:rsidDel="00105E6E" w:rsidRDefault="00A31EF3" w:rsidP="00A31EF3">
            <w:pPr>
              <w:rPr>
                <w:del w:id="272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2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itta carolin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D2580" w14:textId="444B1FFA" w:rsidR="00A31EF3" w:rsidRPr="00A31EF3" w:rsidDel="00105E6E" w:rsidRDefault="00A31EF3" w:rsidP="00A31EF3">
            <w:pPr>
              <w:rPr>
                <w:del w:id="273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3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40138</w:delText>
              </w:r>
            </w:del>
          </w:p>
        </w:tc>
      </w:tr>
      <w:tr w:rsidR="005F658C" w:rsidRPr="00A31EF3" w:rsidDel="00105E6E" w14:paraId="54C880C8" w14:textId="77777777" w:rsidTr="005F658C">
        <w:trPr>
          <w:gridAfter w:val="4"/>
          <w:trHeight w:val="300"/>
          <w:del w:id="273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3E939" w14:textId="2B0EA1DA" w:rsidR="00A31EF3" w:rsidRPr="00A31EF3" w:rsidDel="00105E6E" w:rsidRDefault="00A31EF3" w:rsidP="00A31EF3">
            <w:pPr>
              <w:rPr>
                <w:del w:id="273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3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White-breasted Nuthatch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6F829" w14:textId="6B63EEED" w:rsidR="00A31EF3" w:rsidRPr="00A31EF3" w:rsidDel="00105E6E" w:rsidRDefault="00A31EF3" w:rsidP="00A31EF3">
            <w:pPr>
              <w:rPr>
                <w:del w:id="273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3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itta carolinens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B2F89" w14:textId="73D1E5EB" w:rsidR="00A31EF3" w:rsidRPr="00A31EF3" w:rsidDel="00105E6E" w:rsidRDefault="00A31EF3" w:rsidP="00A31EF3">
            <w:pPr>
              <w:rPr>
                <w:del w:id="273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3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43491</w:delText>
              </w:r>
            </w:del>
          </w:p>
        </w:tc>
      </w:tr>
      <w:tr w:rsidR="005F658C" w:rsidRPr="00A31EF3" w:rsidDel="00105E6E" w14:paraId="2B01654E" w14:textId="77777777" w:rsidTr="005F658C">
        <w:trPr>
          <w:gridAfter w:val="4"/>
          <w:trHeight w:val="300"/>
          <w:del w:id="273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6DC09" w14:textId="61224A04" w:rsidR="00A31EF3" w:rsidRPr="00A31EF3" w:rsidDel="00105E6E" w:rsidRDefault="00A31EF3" w:rsidP="00A31EF3">
            <w:pPr>
              <w:rPr>
                <w:del w:id="274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4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Tree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4142C" w14:textId="7B7E59B6" w:rsidR="00A31EF3" w:rsidRPr="00A31EF3" w:rsidDel="00105E6E" w:rsidRDefault="00A31EF3" w:rsidP="00A31EF3">
            <w:pPr>
              <w:rPr>
                <w:del w:id="274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4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arbore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699B9" w14:textId="3944884A" w:rsidR="00A31EF3" w:rsidRPr="00A31EF3" w:rsidDel="00105E6E" w:rsidRDefault="00A31EF3" w:rsidP="00A31EF3">
            <w:pPr>
              <w:rPr>
                <w:del w:id="274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4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6957</w:delText>
              </w:r>
            </w:del>
          </w:p>
        </w:tc>
      </w:tr>
      <w:tr w:rsidR="005F658C" w:rsidRPr="00A31EF3" w:rsidDel="00105E6E" w14:paraId="6F982358" w14:textId="77777777" w:rsidTr="005F658C">
        <w:trPr>
          <w:gridAfter w:val="4"/>
          <w:trHeight w:val="300"/>
          <w:del w:id="274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DF98C" w14:textId="05B1D9E7" w:rsidR="00A31EF3" w:rsidRPr="00A31EF3" w:rsidDel="00105E6E" w:rsidRDefault="00A31EF3" w:rsidP="00A31EF3">
            <w:pPr>
              <w:rPr>
                <w:del w:id="274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4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Tree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B24D6" w14:textId="13012A98" w:rsidR="00A31EF3" w:rsidRPr="00A31EF3" w:rsidDel="00105E6E" w:rsidRDefault="00A31EF3" w:rsidP="00A31EF3">
            <w:pPr>
              <w:rPr>
                <w:del w:id="274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5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arbore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0E955" w14:textId="2ECBBB1F" w:rsidR="00A31EF3" w:rsidRPr="00A31EF3" w:rsidDel="00105E6E" w:rsidRDefault="00A31EF3" w:rsidP="00A31EF3">
            <w:pPr>
              <w:rPr>
                <w:del w:id="275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5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6953</w:delText>
              </w:r>
            </w:del>
          </w:p>
        </w:tc>
      </w:tr>
      <w:tr w:rsidR="005F658C" w:rsidRPr="00A31EF3" w:rsidDel="00105E6E" w14:paraId="3A90E825" w14:textId="77777777" w:rsidTr="005F658C">
        <w:trPr>
          <w:gridAfter w:val="4"/>
          <w:trHeight w:val="300"/>
          <w:del w:id="275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86057" w14:textId="35226EEE" w:rsidR="00A31EF3" w:rsidRPr="00A31EF3" w:rsidDel="00105E6E" w:rsidRDefault="00A31EF3" w:rsidP="00A31EF3">
            <w:pPr>
              <w:rPr>
                <w:del w:id="275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5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Tree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4954B" w14:textId="61A34F44" w:rsidR="00A31EF3" w:rsidRPr="00A31EF3" w:rsidDel="00105E6E" w:rsidRDefault="00A31EF3" w:rsidP="00A31EF3">
            <w:pPr>
              <w:rPr>
                <w:del w:id="275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5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arbore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00DC0" w14:textId="5124E0C2" w:rsidR="00A31EF3" w:rsidRPr="00A31EF3" w:rsidDel="00105E6E" w:rsidRDefault="00A31EF3" w:rsidP="00A31EF3">
            <w:pPr>
              <w:rPr>
                <w:del w:id="275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5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6954</w:delText>
              </w:r>
            </w:del>
          </w:p>
        </w:tc>
      </w:tr>
      <w:tr w:rsidR="005F658C" w:rsidRPr="00A31EF3" w:rsidDel="00105E6E" w14:paraId="6426B2F9" w14:textId="77777777" w:rsidTr="005F658C">
        <w:trPr>
          <w:gridAfter w:val="4"/>
          <w:trHeight w:val="300"/>
          <w:del w:id="276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B2000" w14:textId="4298669F" w:rsidR="00A31EF3" w:rsidRPr="00A31EF3" w:rsidDel="00105E6E" w:rsidRDefault="00A31EF3" w:rsidP="00A31EF3">
            <w:pPr>
              <w:rPr>
                <w:del w:id="276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6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American Tree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76157" w14:textId="6BA5C69D" w:rsidR="00A31EF3" w:rsidRPr="00A31EF3" w:rsidDel="00105E6E" w:rsidRDefault="00A31EF3" w:rsidP="00A31EF3">
            <w:pPr>
              <w:rPr>
                <w:del w:id="276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6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arbore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E0911" w14:textId="51C1619B" w:rsidR="00A31EF3" w:rsidRPr="00A31EF3" w:rsidDel="00105E6E" w:rsidRDefault="00A31EF3" w:rsidP="00A31EF3">
            <w:pPr>
              <w:rPr>
                <w:del w:id="276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6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36955</w:delText>
              </w:r>
            </w:del>
          </w:p>
        </w:tc>
      </w:tr>
      <w:tr w:rsidR="005F658C" w:rsidRPr="00A31EF3" w:rsidDel="00105E6E" w14:paraId="3BACEB00" w14:textId="77777777" w:rsidTr="005F658C">
        <w:trPr>
          <w:gridAfter w:val="4"/>
          <w:trHeight w:val="300"/>
          <w:del w:id="276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D22A5" w14:textId="27BD2349" w:rsidR="00A31EF3" w:rsidRPr="00A31EF3" w:rsidDel="00105E6E" w:rsidRDefault="00A31EF3" w:rsidP="00A31EF3">
            <w:pPr>
              <w:rPr>
                <w:del w:id="276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6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hipping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6EE4F" w14:textId="1DFF8290" w:rsidR="00A31EF3" w:rsidRPr="00A31EF3" w:rsidDel="00105E6E" w:rsidRDefault="00A31EF3" w:rsidP="00A31EF3">
            <w:pPr>
              <w:rPr>
                <w:del w:id="277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7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passerin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1026C" w14:textId="6E408D06" w:rsidR="00A31EF3" w:rsidRPr="00A31EF3" w:rsidDel="00105E6E" w:rsidRDefault="00A31EF3" w:rsidP="00A31EF3">
            <w:pPr>
              <w:rPr>
                <w:del w:id="277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7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40065</w:delText>
              </w:r>
            </w:del>
          </w:p>
        </w:tc>
      </w:tr>
      <w:tr w:rsidR="005F658C" w:rsidRPr="00A31EF3" w:rsidDel="00105E6E" w14:paraId="73C03218" w14:textId="77777777" w:rsidTr="005F658C">
        <w:trPr>
          <w:gridAfter w:val="4"/>
          <w:trHeight w:val="300"/>
          <w:del w:id="277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251ED" w14:textId="6B44A213" w:rsidR="00A31EF3" w:rsidRPr="00A31EF3" w:rsidDel="00105E6E" w:rsidRDefault="00A31EF3" w:rsidP="00A31EF3">
            <w:pPr>
              <w:rPr>
                <w:del w:id="277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7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hipping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DCA90" w14:textId="430A92F6" w:rsidR="00A31EF3" w:rsidRPr="00A31EF3" w:rsidDel="00105E6E" w:rsidRDefault="00A31EF3" w:rsidP="00A31EF3">
            <w:pPr>
              <w:rPr>
                <w:del w:id="277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7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passerin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0CB81" w14:textId="07B4BC1D" w:rsidR="00A31EF3" w:rsidRPr="00A31EF3" w:rsidDel="00105E6E" w:rsidRDefault="00A31EF3" w:rsidP="00A31EF3">
            <w:pPr>
              <w:rPr>
                <w:del w:id="277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8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61013</w:delText>
              </w:r>
            </w:del>
          </w:p>
        </w:tc>
      </w:tr>
      <w:tr w:rsidR="005F658C" w:rsidRPr="00A31EF3" w:rsidDel="00105E6E" w14:paraId="2F4EAD6B" w14:textId="77777777" w:rsidTr="005F658C">
        <w:trPr>
          <w:gridAfter w:val="4"/>
          <w:trHeight w:val="300"/>
          <w:del w:id="278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02146" w14:textId="3A3B3FEC" w:rsidR="00A31EF3" w:rsidRPr="00A31EF3" w:rsidDel="00105E6E" w:rsidRDefault="00A31EF3" w:rsidP="00A31EF3">
            <w:pPr>
              <w:rPr>
                <w:del w:id="278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8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hipping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957CB" w14:textId="0E101BDA" w:rsidR="00A31EF3" w:rsidRPr="00A31EF3" w:rsidDel="00105E6E" w:rsidRDefault="00A31EF3" w:rsidP="00A31EF3">
            <w:pPr>
              <w:rPr>
                <w:del w:id="278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8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passerin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9C6A9" w14:textId="1B0928E1" w:rsidR="00A31EF3" w:rsidRPr="00A31EF3" w:rsidDel="00105E6E" w:rsidRDefault="00A31EF3" w:rsidP="00A31EF3">
            <w:pPr>
              <w:rPr>
                <w:del w:id="278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8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83050</w:delText>
              </w:r>
            </w:del>
          </w:p>
        </w:tc>
      </w:tr>
      <w:tr w:rsidR="005F658C" w:rsidRPr="00A31EF3" w:rsidDel="00105E6E" w14:paraId="785FAE85" w14:textId="77777777" w:rsidTr="005F658C">
        <w:trPr>
          <w:gridAfter w:val="4"/>
          <w:trHeight w:val="300"/>
          <w:del w:id="278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3827A" w14:textId="347AEBEB" w:rsidR="00A31EF3" w:rsidRPr="00A31EF3" w:rsidDel="00105E6E" w:rsidRDefault="00A31EF3" w:rsidP="00A31EF3">
            <w:pPr>
              <w:rPr>
                <w:del w:id="278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9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Chipping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1685F" w14:textId="6AB972FB" w:rsidR="00A31EF3" w:rsidRPr="00A31EF3" w:rsidDel="00105E6E" w:rsidRDefault="00A31EF3" w:rsidP="00A31EF3">
            <w:pPr>
              <w:rPr>
                <w:del w:id="279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9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passerin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DED7D" w14:textId="677CF480" w:rsidR="00A31EF3" w:rsidRPr="00A31EF3" w:rsidDel="00105E6E" w:rsidRDefault="00A31EF3" w:rsidP="00A31EF3">
            <w:pPr>
              <w:rPr>
                <w:del w:id="279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9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40066</w:delText>
              </w:r>
            </w:del>
          </w:p>
        </w:tc>
      </w:tr>
      <w:tr w:rsidR="005F658C" w:rsidRPr="00A31EF3" w:rsidDel="00105E6E" w14:paraId="09B71D8E" w14:textId="77777777" w:rsidTr="005F658C">
        <w:trPr>
          <w:gridAfter w:val="4"/>
          <w:trHeight w:val="300"/>
          <w:del w:id="279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62174" w14:textId="04DDC571" w:rsidR="00A31EF3" w:rsidRPr="00A31EF3" w:rsidDel="00105E6E" w:rsidRDefault="00A31EF3" w:rsidP="00A31EF3">
            <w:pPr>
              <w:rPr>
                <w:del w:id="279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79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Field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E2C65" w14:textId="4AEC2A89" w:rsidR="00A31EF3" w:rsidRPr="00A31EF3" w:rsidDel="00105E6E" w:rsidRDefault="00A31EF3" w:rsidP="00A31EF3">
            <w:pPr>
              <w:rPr>
                <w:del w:id="279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79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pusill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9DC95" w14:textId="6128A33B" w:rsidR="00A31EF3" w:rsidRPr="00A31EF3" w:rsidDel="00105E6E" w:rsidRDefault="00A31EF3" w:rsidP="00A31EF3">
            <w:pPr>
              <w:rPr>
                <w:del w:id="280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0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3082</w:delText>
              </w:r>
            </w:del>
          </w:p>
        </w:tc>
      </w:tr>
      <w:tr w:rsidR="005F658C" w:rsidRPr="00A31EF3" w:rsidDel="00105E6E" w14:paraId="50F5802A" w14:textId="77777777" w:rsidTr="005F658C">
        <w:trPr>
          <w:gridAfter w:val="4"/>
          <w:trHeight w:val="300"/>
          <w:del w:id="280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4CE70" w14:textId="158B1CE8" w:rsidR="00A31EF3" w:rsidRPr="00A31EF3" w:rsidDel="00105E6E" w:rsidRDefault="00A31EF3" w:rsidP="00A31EF3">
            <w:pPr>
              <w:rPr>
                <w:del w:id="280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0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Field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07AA0" w14:textId="14E0BCA3" w:rsidR="00A31EF3" w:rsidRPr="00A31EF3" w:rsidDel="00105E6E" w:rsidRDefault="00A31EF3" w:rsidP="00A31EF3">
            <w:pPr>
              <w:rPr>
                <w:del w:id="280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0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pizella pusill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D2117" w14:textId="0CB17037" w:rsidR="00A31EF3" w:rsidRPr="00A31EF3" w:rsidDel="00105E6E" w:rsidRDefault="00A31EF3" w:rsidP="00A31EF3">
            <w:pPr>
              <w:rPr>
                <w:del w:id="280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0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3080</w:delText>
              </w:r>
            </w:del>
          </w:p>
        </w:tc>
      </w:tr>
      <w:tr w:rsidR="005F658C" w:rsidRPr="00A31EF3" w:rsidDel="00105E6E" w14:paraId="7542B235" w14:textId="77777777" w:rsidTr="005F658C">
        <w:trPr>
          <w:gridAfter w:val="4"/>
          <w:trHeight w:val="300"/>
          <w:del w:id="280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6D3FE" w14:textId="165E01B6" w:rsidR="00A31EF3" w:rsidRPr="00A31EF3" w:rsidDel="00105E6E" w:rsidRDefault="00A31EF3" w:rsidP="00A31EF3">
            <w:pPr>
              <w:rPr>
                <w:del w:id="281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1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astern Meadowlar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F741E" w14:textId="2F745C97" w:rsidR="00A31EF3" w:rsidRPr="00A31EF3" w:rsidDel="00105E6E" w:rsidRDefault="00A31EF3" w:rsidP="00A31EF3">
            <w:pPr>
              <w:rPr>
                <w:del w:id="281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1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ernella magn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66941" w14:textId="1E10CC8C" w:rsidR="00A31EF3" w:rsidRPr="00A31EF3" w:rsidDel="00105E6E" w:rsidRDefault="00A31EF3" w:rsidP="00A31EF3">
            <w:pPr>
              <w:rPr>
                <w:del w:id="281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1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88425</w:delText>
              </w:r>
            </w:del>
          </w:p>
        </w:tc>
      </w:tr>
      <w:tr w:rsidR="005F658C" w:rsidRPr="00A31EF3" w:rsidDel="00105E6E" w14:paraId="1ABB8B20" w14:textId="77777777" w:rsidTr="005F658C">
        <w:trPr>
          <w:gridAfter w:val="4"/>
          <w:trHeight w:val="300"/>
          <w:del w:id="281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37AD8" w14:textId="2E3ABCCB" w:rsidR="00A31EF3" w:rsidRPr="00A31EF3" w:rsidDel="00105E6E" w:rsidRDefault="00A31EF3" w:rsidP="00A31EF3">
            <w:pPr>
              <w:rPr>
                <w:del w:id="281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1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astern Meadowlar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C9E64" w14:textId="1E697650" w:rsidR="00A31EF3" w:rsidRPr="00A31EF3" w:rsidDel="00105E6E" w:rsidRDefault="00A31EF3" w:rsidP="00A31EF3">
            <w:pPr>
              <w:rPr>
                <w:del w:id="281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2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ernella magn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527C9" w14:textId="4EECA83D" w:rsidR="00A31EF3" w:rsidRPr="00A31EF3" w:rsidDel="00105E6E" w:rsidRDefault="00A31EF3" w:rsidP="00A31EF3">
            <w:pPr>
              <w:rPr>
                <w:del w:id="282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2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4969</w:delText>
              </w:r>
            </w:del>
          </w:p>
        </w:tc>
      </w:tr>
      <w:tr w:rsidR="005F658C" w:rsidRPr="00A31EF3" w:rsidDel="00105E6E" w14:paraId="27D50572" w14:textId="77777777" w:rsidTr="005F658C">
        <w:trPr>
          <w:gridAfter w:val="4"/>
          <w:trHeight w:val="300"/>
          <w:del w:id="282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10787" w14:textId="3E1A39B9" w:rsidR="00A31EF3" w:rsidRPr="00A31EF3" w:rsidDel="00105E6E" w:rsidRDefault="00A31EF3" w:rsidP="00A31EF3">
            <w:pPr>
              <w:rPr>
                <w:del w:id="282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2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astern Meadowlar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A8907" w14:textId="0F2549D9" w:rsidR="00A31EF3" w:rsidRPr="00A31EF3" w:rsidDel="00105E6E" w:rsidRDefault="00A31EF3" w:rsidP="00A31EF3">
            <w:pPr>
              <w:rPr>
                <w:del w:id="282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2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ernella magn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7BA38" w14:textId="248EC2EE" w:rsidR="00A31EF3" w:rsidRPr="00A31EF3" w:rsidDel="00105E6E" w:rsidRDefault="00A31EF3" w:rsidP="00A31EF3">
            <w:pPr>
              <w:rPr>
                <w:del w:id="282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2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48145</w:delText>
              </w:r>
            </w:del>
          </w:p>
        </w:tc>
      </w:tr>
      <w:tr w:rsidR="005F658C" w:rsidRPr="00A31EF3" w:rsidDel="00105E6E" w14:paraId="323EB072" w14:textId="77777777" w:rsidTr="005F658C">
        <w:trPr>
          <w:gridAfter w:val="4"/>
          <w:trHeight w:val="300"/>
          <w:del w:id="283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55D2B" w14:textId="033C88B4" w:rsidR="00A31EF3" w:rsidRPr="00A31EF3" w:rsidDel="00105E6E" w:rsidRDefault="00A31EF3" w:rsidP="00A31EF3">
            <w:pPr>
              <w:rPr>
                <w:del w:id="283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3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astern Meadowlark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42CBE" w14:textId="4455255A" w:rsidR="00A31EF3" w:rsidRPr="00A31EF3" w:rsidDel="00105E6E" w:rsidRDefault="00A31EF3" w:rsidP="00A31EF3">
            <w:pPr>
              <w:rPr>
                <w:del w:id="283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3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ernella magn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51AA3" w14:textId="1186BDE0" w:rsidR="00A31EF3" w:rsidRPr="00A31EF3" w:rsidDel="00105E6E" w:rsidRDefault="00A31EF3" w:rsidP="00A31EF3">
            <w:pPr>
              <w:rPr>
                <w:del w:id="283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3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93373</w:delText>
              </w:r>
            </w:del>
          </w:p>
        </w:tc>
      </w:tr>
      <w:tr w:rsidR="005F658C" w:rsidRPr="00A31EF3" w:rsidDel="00105E6E" w14:paraId="2A03CA93" w14:textId="77777777" w:rsidTr="005F658C">
        <w:trPr>
          <w:gridAfter w:val="4"/>
          <w:trHeight w:val="300"/>
          <w:del w:id="283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5539A" w14:textId="7099BBA0" w:rsidR="00A31EF3" w:rsidRPr="00A31EF3" w:rsidDel="00105E6E" w:rsidRDefault="00A31EF3" w:rsidP="00A31EF3">
            <w:pPr>
              <w:rPr>
                <w:del w:id="283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3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uropean Starling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51096" w14:textId="54BFDC10" w:rsidR="00A31EF3" w:rsidRPr="00A31EF3" w:rsidDel="00105E6E" w:rsidRDefault="00A31EF3" w:rsidP="00A31EF3">
            <w:pPr>
              <w:rPr>
                <w:del w:id="284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4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urnus vulgar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A3BEF" w14:textId="5F6A443A" w:rsidR="00A31EF3" w:rsidRPr="00A31EF3" w:rsidDel="00105E6E" w:rsidRDefault="00A31EF3" w:rsidP="00A31EF3">
            <w:pPr>
              <w:rPr>
                <w:del w:id="284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4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88405</w:delText>
              </w:r>
            </w:del>
          </w:p>
        </w:tc>
      </w:tr>
      <w:tr w:rsidR="005F658C" w:rsidRPr="00A31EF3" w:rsidDel="00105E6E" w14:paraId="6E7F35FA" w14:textId="77777777" w:rsidTr="005F658C">
        <w:trPr>
          <w:gridAfter w:val="4"/>
          <w:trHeight w:val="300"/>
          <w:del w:id="284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D202C" w14:textId="413BCA22" w:rsidR="00A31EF3" w:rsidRPr="00A31EF3" w:rsidDel="00105E6E" w:rsidRDefault="00A31EF3" w:rsidP="00A31EF3">
            <w:pPr>
              <w:rPr>
                <w:del w:id="284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4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uropean Starling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80922" w14:textId="2DC6505F" w:rsidR="00A31EF3" w:rsidRPr="00A31EF3" w:rsidDel="00105E6E" w:rsidRDefault="00A31EF3" w:rsidP="00A31EF3">
            <w:pPr>
              <w:rPr>
                <w:del w:id="284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4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urnus vulgar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32C53" w14:textId="2C061412" w:rsidR="00A31EF3" w:rsidRPr="00A31EF3" w:rsidDel="00105E6E" w:rsidRDefault="00A31EF3" w:rsidP="00A31EF3">
            <w:pPr>
              <w:rPr>
                <w:del w:id="284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5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66186</w:delText>
              </w:r>
            </w:del>
          </w:p>
        </w:tc>
      </w:tr>
      <w:tr w:rsidR="005F658C" w:rsidRPr="00A31EF3" w:rsidDel="00105E6E" w14:paraId="2146AA17" w14:textId="77777777" w:rsidTr="005F658C">
        <w:trPr>
          <w:gridAfter w:val="4"/>
          <w:trHeight w:val="300"/>
          <w:del w:id="285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71534" w14:textId="35022E38" w:rsidR="00A31EF3" w:rsidRPr="00A31EF3" w:rsidDel="00105E6E" w:rsidRDefault="00A31EF3" w:rsidP="00A31EF3">
            <w:pPr>
              <w:rPr>
                <w:del w:id="285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5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uropean Starling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52A28" w14:textId="2FB3D9E3" w:rsidR="00A31EF3" w:rsidRPr="00A31EF3" w:rsidDel="00105E6E" w:rsidRDefault="00A31EF3" w:rsidP="00A31EF3">
            <w:pPr>
              <w:rPr>
                <w:del w:id="285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5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urnus vulgar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F1833" w14:textId="21BA9C87" w:rsidR="00A31EF3" w:rsidRPr="00A31EF3" w:rsidDel="00105E6E" w:rsidRDefault="00A31EF3" w:rsidP="00A31EF3">
            <w:pPr>
              <w:rPr>
                <w:del w:id="285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5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70240</w:delText>
              </w:r>
            </w:del>
          </w:p>
        </w:tc>
      </w:tr>
      <w:tr w:rsidR="005F658C" w:rsidRPr="00A31EF3" w:rsidDel="00105E6E" w14:paraId="2EF7E7FC" w14:textId="77777777" w:rsidTr="005F658C">
        <w:trPr>
          <w:gridAfter w:val="4"/>
          <w:trHeight w:val="300"/>
          <w:del w:id="285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F65A3" w14:textId="01602C5C" w:rsidR="00A31EF3" w:rsidRPr="00A31EF3" w:rsidDel="00105E6E" w:rsidRDefault="00A31EF3" w:rsidP="00A31EF3">
            <w:pPr>
              <w:rPr>
                <w:del w:id="285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6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European Starling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AE192" w14:textId="61926E7B" w:rsidR="00A31EF3" w:rsidRPr="00A31EF3" w:rsidDel="00105E6E" w:rsidRDefault="00A31EF3" w:rsidP="00A31EF3">
            <w:pPr>
              <w:rPr>
                <w:del w:id="286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6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urnus vulgar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CA98E" w14:textId="49A55334" w:rsidR="00A31EF3" w:rsidRPr="00A31EF3" w:rsidDel="00105E6E" w:rsidRDefault="00A31EF3" w:rsidP="00A31EF3">
            <w:pPr>
              <w:rPr>
                <w:del w:id="286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6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77254</w:delText>
              </w:r>
            </w:del>
          </w:p>
        </w:tc>
      </w:tr>
      <w:tr w:rsidR="005F658C" w:rsidRPr="00A31EF3" w:rsidDel="00105E6E" w14:paraId="778B67CA" w14:textId="77777777" w:rsidTr="005F658C">
        <w:trPr>
          <w:gridAfter w:val="4"/>
          <w:trHeight w:val="300"/>
          <w:del w:id="286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0C6C9" w14:textId="5157881F" w:rsidR="00A31EF3" w:rsidRPr="00A31EF3" w:rsidDel="00105E6E" w:rsidRDefault="00A31EF3" w:rsidP="00A31EF3">
            <w:pPr>
              <w:rPr>
                <w:del w:id="286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6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Ostrich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6E537" w14:textId="260DE574" w:rsidR="00A31EF3" w:rsidRPr="00A31EF3" w:rsidDel="00105E6E" w:rsidRDefault="00A31EF3" w:rsidP="00A31EF3">
            <w:pPr>
              <w:rPr>
                <w:del w:id="286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6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urthio camel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41A70" w14:textId="7E2864F5" w:rsidR="00A31EF3" w:rsidRPr="00A31EF3" w:rsidDel="00105E6E" w:rsidRDefault="00A31EF3" w:rsidP="00A31EF3">
            <w:pPr>
              <w:rPr>
                <w:del w:id="287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7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78755</w:delText>
              </w:r>
            </w:del>
          </w:p>
        </w:tc>
      </w:tr>
      <w:tr w:rsidR="005F658C" w:rsidRPr="00A31EF3" w:rsidDel="00105E6E" w14:paraId="3A19A7E5" w14:textId="77777777" w:rsidTr="005F658C">
        <w:trPr>
          <w:gridAfter w:val="4"/>
          <w:trHeight w:val="300"/>
          <w:del w:id="2872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0B96F" w14:textId="5ADE2AB9" w:rsidR="00A31EF3" w:rsidRPr="00A31EF3" w:rsidDel="00105E6E" w:rsidRDefault="00A31EF3" w:rsidP="00A31EF3">
            <w:pPr>
              <w:rPr>
                <w:del w:id="287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7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Ostrich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6CA30" w14:textId="1819CEC1" w:rsidR="00A31EF3" w:rsidRPr="00A31EF3" w:rsidDel="00105E6E" w:rsidRDefault="00A31EF3" w:rsidP="00A31EF3">
            <w:pPr>
              <w:rPr>
                <w:del w:id="2875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76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Sturthio camelu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77EBB" w14:textId="553FF07B" w:rsidR="00A31EF3" w:rsidRPr="00A31EF3" w:rsidDel="00105E6E" w:rsidRDefault="00D120E8" w:rsidP="00A31EF3">
            <w:pPr>
              <w:rPr>
                <w:del w:id="287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78" w:author="Luke Tyrrell" w:date="2017-02-22T12:14:00Z">
              <w:r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f</w:delText>
              </w:r>
              <w:r w:rsidR="00A31EF3"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ull mount</w:delText>
              </w:r>
            </w:del>
          </w:p>
        </w:tc>
      </w:tr>
      <w:tr w:rsidR="005F658C" w:rsidRPr="00A31EF3" w:rsidDel="00105E6E" w14:paraId="054ACB3F" w14:textId="77777777" w:rsidTr="005F658C">
        <w:trPr>
          <w:gridAfter w:val="4"/>
          <w:trHeight w:val="300"/>
          <w:del w:id="2879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62539" w14:textId="4CDC6680" w:rsidR="00A31EF3" w:rsidRPr="00A31EF3" w:rsidDel="00105E6E" w:rsidRDefault="00A31EF3" w:rsidP="00A31EF3">
            <w:pPr>
              <w:rPr>
                <w:del w:id="288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8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Black-browed Albatross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EB51A" w14:textId="5FDF8971" w:rsidR="00A31EF3" w:rsidRPr="00A31EF3" w:rsidDel="00105E6E" w:rsidRDefault="00A31EF3" w:rsidP="00A31EF3">
            <w:pPr>
              <w:rPr>
                <w:del w:id="2882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83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Thalassarche melanophr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68588" w14:textId="1DA89DDA" w:rsidR="00A31EF3" w:rsidRPr="00A31EF3" w:rsidDel="00105E6E" w:rsidRDefault="00A31EF3" w:rsidP="00A31EF3">
            <w:pPr>
              <w:rPr>
                <w:del w:id="288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8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9602</w:delText>
              </w:r>
            </w:del>
          </w:p>
        </w:tc>
      </w:tr>
      <w:tr w:rsidR="005F658C" w:rsidRPr="00A31EF3" w:rsidDel="00105E6E" w14:paraId="2163D534" w14:textId="77777777" w:rsidTr="005F658C">
        <w:trPr>
          <w:gridAfter w:val="4"/>
          <w:trHeight w:val="300"/>
          <w:del w:id="2886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D1F8A" w14:textId="219F639A" w:rsidR="00A31EF3" w:rsidRPr="00A31EF3" w:rsidDel="00105E6E" w:rsidRDefault="00A31EF3" w:rsidP="00A31EF3">
            <w:pPr>
              <w:rPr>
                <w:del w:id="2887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88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ourning Dov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FB338" w14:textId="7ABCDC3D" w:rsidR="00A31EF3" w:rsidRPr="00A31EF3" w:rsidDel="00105E6E" w:rsidRDefault="00A31EF3" w:rsidP="00A31EF3">
            <w:pPr>
              <w:rPr>
                <w:del w:id="2889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90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Zenaida macrour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B4D20" w14:textId="3A5A136F" w:rsidR="00A31EF3" w:rsidRPr="00A31EF3" w:rsidDel="00105E6E" w:rsidRDefault="00A31EF3" w:rsidP="00A31EF3">
            <w:pPr>
              <w:rPr>
                <w:del w:id="289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9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7943</w:delText>
              </w:r>
            </w:del>
          </w:p>
        </w:tc>
      </w:tr>
      <w:tr w:rsidR="005F658C" w:rsidRPr="00A31EF3" w:rsidDel="00105E6E" w14:paraId="0DF6F0E7" w14:textId="77777777" w:rsidTr="005F658C">
        <w:trPr>
          <w:gridAfter w:val="4"/>
          <w:trHeight w:val="300"/>
          <w:del w:id="2893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A6A30" w14:textId="544A0469" w:rsidR="00A31EF3" w:rsidRPr="00A31EF3" w:rsidDel="00105E6E" w:rsidRDefault="00A31EF3" w:rsidP="00A31EF3">
            <w:pPr>
              <w:rPr>
                <w:del w:id="2894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95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ourning Dov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88303" w14:textId="36980DBB" w:rsidR="00A31EF3" w:rsidRPr="00A31EF3" w:rsidDel="00105E6E" w:rsidRDefault="00A31EF3" w:rsidP="00A31EF3">
            <w:pPr>
              <w:rPr>
                <w:del w:id="2896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897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Zenaida macrour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6E02F" w14:textId="025393C2" w:rsidR="00A31EF3" w:rsidRPr="00A31EF3" w:rsidDel="00105E6E" w:rsidRDefault="00A31EF3" w:rsidP="00A31EF3">
            <w:pPr>
              <w:rPr>
                <w:del w:id="289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89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7940</w:delText>
              </w:r>
            </w:del>
          </w:p>
        </w:tc>
      </w:tr>
      <w:tr w:rsidR="005F658C" w:rsidRPr="00A31EF3" w:rsidDel="00105E6E" w14:paraId="55848C8F" w14:textId="77777777" w:rsidTr="005F658C">
        <w:trPr>
          <w:gridAfter w:val="4"/>
          <w:trHeight w:val="300"/>
          <w:del w:id="2900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58A35" w14:textId="5E8DF7A9" w:rsidR="00A31EF3" w:rsidRPr="00A31EF3" w:rsidDel="00105E6E" w:rsidRDefault="00A31EF3" w:rsidP="00A31EF3">
            <w:pPr>
              <w:rPr>
                <w:del w:id="2901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02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ourning Dov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3F530" w14:textId="076300E4" w:rsidR="00A31EF3" w:rsidRPr="00A31EF3" w:rsidDel="00105E6E" w:rsidRDefault="00A31EF3" w:rsidP="00A31EF3">
            <w:pPr>
              <w:rPr>
                <w:del w:id="2903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904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Zenaida macrour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1F56C" w14:textId="7C25CCEB" w:rsidR="00A31EF3" w:rsidRPr="00A31EF3" w:rsidDel="00105E6E" w:rsidRDefault="00A31EF3" w:rsidP="00A31EF3">
            <w:pPr>
              <w:rPr>
                <w:del w:id="290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0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37941</w:delText>
              </w:r>
            </w:del>
          </w:p>
        </w:tc>
      </w:tr>
      <w:tr w:rsidR="005F658C" w:rsidRPr="00A31EF3" w:rsidDel="00105E6E" w14:paraId="59111E18" w14:textId="77777777" w:rsidTr="005F658C">
        <w:trPr>
          <w:gridAfter w:val="4"/>
          <w:trHeight w:val="300"/>
          <w:del w:id="2907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572F8" w14:textId="3711B7A2" w:rsidR="00A31EF3" w:rsidRPr="00A31EF3" w:rsidDel="00105E6E" w:rsidRDefault="00A31EF3" w:rsidP="00A31EF3">
            <w:pPr>
              <w:rPr>
                <w:del w:id="2908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09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ourning Dov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86325" w14:textId="3DBE93D3" w:rsidR="00A31EF3" w:rsidRPr="00A31EF3" w:rsidDel="00105E6E" w:rsidRDefault="00A31EF3" w:rsidP="00A31EF3">
            <w:pPr>
              <w:rPr>
                <w:del w:id="2910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911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Zenaida macrour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04E1E" w14:textId="5339D48D" w:rsidR="00A31EF3" w:rsidRPr="00A31EF3" w:rsidDel="00105E6E" w:rsidRDefault="00A31EF3" w:rsidP="00A31EF3">
            <w:pPr>
              <w:rPr>
                <w:del w:id="291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1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90256</w:delText>
              </w:r>
            </w:del>
          </w:p>
        </w:tc>
      </w:tr>
      <w:tr w:rsidR="005F658C" w:rsidRPr="00A31EF3" w:rsidDel="00105E6E" w14:paraId="00BC57E3" w14:textId="77777777" w:rsidTr="005F658C">
        <w:trPr>
          <w:gridAfter w:val="4"/>
          <w:trHeight w:val="300"/>
          <w:del w:id="2914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9FC11" w14:textId="391EA8C4" w:rsidR="00A31EF3" w:rsidRPr="00A31EF3" w:rsidDel="00105E6E" w:rsidRDefault="00A31EF3" w:rsidP="00A31EF3">
            <w:pPr>
              <w:rPr>
                <w:del w:id="2915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16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ourning Dov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812AF" w14:textId="683D4B88" w:rsidR="00A31EF3" w:rsidRPr="00A31EF3" w:rsidDel="00105E6E" w:rsidRDefault="00A31EF3" w:rsidP="00A31EF3">
            <w:pPr>
              <w:rPr>
                <w:del w:id="2917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918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Zenaida macrour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19CD0" w14:textId="12878291" w:rsidR="00A31EF3" w:rsidRPr="00A31EF3" w:rsidDel="00105E6E" w:rsidRDefault="00A31EF3" w:rsidP="00A31EF3">
            <w:pPr>
              <w:rPr>
                <w:del w:id="291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2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427673</w:delText>
              </w:r>
            </w:del>
          </w:p>
        </w:tc>
      </w:tr>
      <w:tr w:rsidR="005F658C" w:rsidRPr="00A31EF3" w:rsidDel="00105E6E" w14:paraId="548458C9" w14:textId="77777777" w:rsidTr="005F658C">
        <w:trPr>
          <w:gridAfter w:val="4"/>
          <w:trHeight w:val="300"/>
          <w:del w:id="2921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317F9" w14:textId="27FCF534" w:rsidR="00A31EF3" w:rsidRPr="00A31EF3" w:rsidDel="00105E6E" w:rsidRDefault="00A31EF3" w:rsidP="00A31EF3">
            <w:pPr>
              <w:rPr>
                <w:del w:id="2922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23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Mourning Dove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B9D0C" w14:textId="2E579D57" w:rsidR="00A31EF3" w:rsidRPr="00A31EF3" w:rsidDel="00105E6E" w:rsidRDefault="00A31EF3" w:rsidP="00A31EF3">
            <w:pPr>
              <w:rPr>
                <w:del w:id="2924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925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Zenaida macroura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4BD49" w14:textId="7CB767F1" w:rsidR="00A31EF3" w:rsidRPr="00A31EF3" w:rsidDel="00105E6E" w:rsidRDefault="00A31EF3" w:rsidP="00A31EF3">
            <w:pPr>
              <w:rPr>
                <w:del w:id="292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2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90438</w:delText>
              </w:r>
            </w:del>
          </w:p>
        </w:tc>
      </w:tr>
      <w:tr w:rsidR="005F658C" w:rsidRPr="00A31EF3" w:rsidDel="00105E6E" w14:paraId="744EEF22" w14:textId="77777777" w:rsidTr="005F658C">
        <w:trPr>
          <w:gridAfter w:val="4"/>
          <w:trHeight w:val="300"/>
          <w:del w:id="2928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D865C" w14:textId="70157FFB" w:rsidR="00A31EF3" w:rsidRPr="00A31EF3" w:rsidDel="00105E6E" w:rsidRDefault="00A31EF3" w:rsidP="00A31EF3">
            <w:pPr>
              <w:rPr>
                <w:del w:id="2929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30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White-throated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865B7" w14:textId="03DBBB5F" w:rsidR="00A31EF3" w:rsidRPr="00A31EF3" w:rsidDel="00105E6E" w:rsidRDefault="00A31EF3" w:rsidP="00A31EF3">
            <w:pPr>
              <w:rPr>
                <w:del w:id="2931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932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Zonotrichia albicoll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305B5" w14:textId="1FAFD04E" w:rsidR="00A31EF3" w:rsidRPr="00A31EF3" w:rsidDel="00105E6E" w:rsidRDefault="00A31EF3" w:rsidP="00A31EF3">
            <w:pPr>
              <w:rPr>
                <w:del w:id="2933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34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17565</w:delText>
              </w:r>
            </w:del>
          </w:p>
        </w:tc>
      </w:tr>
      <w:tr w:rsidR="005F658C" w:rsidRPr="00A31EF3" w:rsidDel="00105E6E" w14:paraId="1338E809" w14:textId="77777777" w:rsidTr="005F658C">
        <w:trPr>
          <w:gridAfter w:val="4"/>
          <w:trHeight w:val="300"/>
          <w:del w:id="2935" w:author="Luke Tyrrell" w:date="2017-02-22T12:14:00Z"/>
        </w:trPr>
        <w:tc>
          <w:tcPr>
            <w:tcW w:w="233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DB143" w14:textId="706557F2" w:rsidR="00A31EF3" w:rsidRPr="00A31EF3" w:rsidDel="00105E6E" w:rsidRDefault="00A31EF3" w:rsidP="00A31EF3">
            <w:pPr>
              <w:rPr>
                <w:del w:id="2936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37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White-throated Sparrow</w:delText>
              </w:r>
            </w:del>
          </w:p>
        </w:tc>
        <w:tc>
          <w:tcPr>
            <w:tcW w:w="92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64721" w14:textId="7AEBD6CC" w:rsidR="00A31EF3" w:rsidRPr="00A31EF3" w:rsidDel="00105E6E" w:rsidRDefault="00A31EF3" w:rsidP="00A31EF3">
            <w:pPr>
              <w:rPr>
                <w:del w:id="2938" w:author="Luke Tyrrell" w:date="2017-02-22T12:14:00Z"/>
                <w:rFonts w:ascii="Arial" w:eastAsia="Times New Roman" w:hAnsi="Arial" w:cs="Arial"/>
                <w:i/>
                <w:color w:val="000000"/>
                <w:sz w:val="22"/>
                <w:szCs w:val="22"/>
              </w:rPr>
            </w:pPr>
            <w:del w:id="2939" w:author="Luke Tyrrell" w:date="2017-02-22T12:14:00Z">
              <w:r w:rsidRPr="00A31EF3" w:rsidDel="00105E6E">
                <w:rPr>
                  <w:rFonts w:ascii="Arial" w:eastAsia="Times New Roman" w:hAnsi="Arial" w:cs="Arial"/>
                  <w:i/>
                  <w:color w:val="000000"/>
                  <w:sz w:val="22"/>
                  <w:szCs w:val="22"/>
                </w:rPr>
                <w:delText>Zonotrichia albicollis</w:delText>
              </w:r>
            </w:del>
          </w:p>
        </w:tc>
        <w:tc>
          <w:tcPr>
            <w:tcW w:w="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3BD7E" w14:textId="449C41ED" w:rsidR="00A31EF3" w:rsidRPr="00A31EF3" w:rsidDel="00105E6E" w:rsidRDefault="00A31EF3" w:rsidP="00A31EF3">
            <w:pPr>
              <w:rPr>
                <w:del w:id="2940" w:author="Luke Tyrrell" w:date="2017-02-22T12:14:00Z"/>
                <w:rFonts w:ascii="Arial" w:eastAsia="Times New Roman" w:hAnsi="Arial" w:cs="Arial"/>
                <w:color w:val="000000"/>
                <w:sz w:val="22"/>
                <w:szCs w:val="22"/>
              </w:rPr>
            </w:pPr>
            <w:del w:id="2941" w:author="Luke Tyrrell" w:date="2017-02-22T12:14:00Z">
              <w:r w:rsidRPr="00A31EF3" w:rsidDel="00105E6E">
                <w:rPr>
                  <w:rFonts w:ascii="Arial" w:eastAsia="Times New Roman" w:hAnsi="Arial" w:cs="Arial"/>
                  <w:color w:val="000000"/>
                  <w:sz w:val="22"/>
                  <w:szCs w:val="22"/>
                </w:rPr>
                <w:delText>317574</w:delText>
              </w:r>
            </w:del>
          </w:p>
        </w:tc>
      </w:tr>
    </w:tbl>
    <w:p w14:paraId="333DD4DF" w14:textId="77777777" w:rsidR="00A31EF3" w:rsidRPr="008F0BBA" w:rsidRDefault="00A31EF3" w:rsidP="00250D11">
      <w:pPr>
        <w:spacing w:line="360" w:lineRule="auto"/>
        <w:rPr>
          <w:rFonts w:ascii="Times New Roman" w:hAnsi="Times New Roman" w:cs="Times New Roman"/>
        </w:rPr>
      </w:pPr>
    </w:p>
    <w:sectPr w:rsidR="00A31EF3" w:rsidRPr="008F0BBA" w:rsidSect="001B0F0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04D09"/>
    <w:rsid w:val="00013C4E"/>
    <w:rsid w:val="00071433"/>
    <w:rsid w:val="0007480E"/>
    <w:rsid w:val="000806D8"/>
    <w:rsid w:val="000C552C"/>
    <w:rsid w:val="00105E6E"/>
    <w:rsid w:val="001259F5"/>
    <w:rsid w:val="00132DD3"/>
    <w:rsid w:val="00172803"/>
    <w:rsid w:val="001B0F00"/>
    <w:rsid w:val="001F32FE"/>
    <w:rsid w:val="00236271"/>
    <w:rsid w:val="00242FF6"/>
    <w:rsid w:val="00250D11"/>
    <w:rsid w:val="002A3971"/>
    <w:rsid w:val="002B6589"/>
    <w:rsid w:val="002C7821"/>
    <w:rsid w:val="00370DB0"/>
    <w:rsid w:val="00497B1E"/>
    <w:rsid w:val="004C2C89"/>
    <w:rsid w:val="00551D5E"/>
    <w:rsid w:val="005F658C"/>
    <w:rsid w:val="00607BFF"/>
    <w:rsid w:val="00612723"/>
    <w:rsid w:val="006209E7"/>
    <w:rsid w:val="006246E9"/>
    <w:rsid w:val="0063510F"/>
    <w:rsid w:val="00637F1A"/>
    <w:rsid w:val="00650D4B"/>
    <w:rsid w:val="0071340E"/>
    <w:rsid w:val="00740CBF"/>
    <w:rsid w:val="00747904"/>
    <w:rsid w:val="007D4D93"/>
    <w:rsid w:val="008A14C5"/>
    <w:rsid w:val="008F0BBA"/>
    <w:rsid w:val="00906081"/>
    <w:rsid w:val="00932098"/>
    <w:rsid w:val="00971E71"/>
    <w:rsid w:val="00972754"/>
    <w:rsid w:val="009B4626"/>
    <w:rsid w:val="009E243A"/>
    <w:rsid w:val="00A31EF3"/>
    <w:rsid w:val="00A52936"/>
    <w:rsid w:val="00A53EFD"/>
    <w:rsid w:val="00A84BBD"/>
    <w:rsid w:val="00AC5589"/>
    <w:rsid w:val="00AE2231"/>
    <w:rsid w:val="00B06E42"/>
    <w:rsid w:val="00B40873"/>
    <w:rsid w:val="00B52486"/>
    <w:rsid w:val="00B80FCF"/>
    <w:rsid w:val="00B904F8"/>
    <w:rsid w:val="00BB78D6"/>
    <w:rsid w:val="00BC4C3C"/>
    <w:rsid w:val="00BD67EF"/>
    <w:rsid w:val="00CB08A9"/>
    <w:rsid w:val="00CB471D"/>
    <w:rsid w:val="00CB58E7"/>
    <w:rsid w:val="00CD47E3"/>
    <w:rsid w:val="00D04D09"/>
    <w:rsid w:val="00D120E8"/>
    <w:rsid w:val="00D40114"/>
    <w:rsid w:val="00DD5399"/>
    <w:rsid w:val="00E0403C"/>
    <w:rsid w:val="00E1709D"/>
    <w:rsid w:val="00E57759"/>
    <w:rsid w:val="00E7281D"/>
    <w:rsid w:val="00E94A32"/>
    <w:rsid w:val="00EF5F36"/>
    <w:rsid w:val="00F30D78"/>
    <w:rsid w:val="00F3574A"/>
    <w:rsid w:val="00F50DF3"/>
    <w:rsid w:val="00F57F54"/>
    <w:rsid w:val="00F65E69"/>
    <w:rsid w:val="00FA77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67AAA0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04D0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4D09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B06E42"/>
    <w:pPr>
      <w:spacing w:after="200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B78D6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9E24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04D0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4D09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B06E42"/>
    <w:pPr>
      <w:spacing w:after="200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B78D6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9E24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138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46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98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8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71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8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89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2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47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55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61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9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06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DF7CA01-80A8-F84A-B221-8F5B8C6EC7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7</Pages>
  <Words>3500</Words>
  <Characters>19953</Characters>
  <Application>Microsoft Macintosh Word</Application>
  <DocSecurity>0</DocSecurity>
  <Lines>166</Lines>
  <Paragraphs>46</Paragraphs>
  <ScaleCrop>false</ScaleCrop>
  <Company>University of Wyoming</Company>
  <LinksUpToDate>false</LinksUpToDate>
  <CharactersWithSpaces>234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ke Tyrrell</dc:creator>
  <cp:keywords/>
  <dc:description/>
  <cp:lastModifiedBy>Luke Tyrrell</cp:lastModifiedBy>
  <cp:revision>14</cp:revision>
  <dcterms:created xsi:type="dcterms:W3CDTF">2016-09-03T19:36:00Z</dcterms:created>
  <dcterms:modified xsi:type="dcterms:W3CDTF">2017-02-22T2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plos-one</vt:lpwstr>
  </property>
</Properties>
</file>